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0B41D9" w14:textId="07E446B6" w:rsidR="00701633" w:rsidRPr="004E210D" w:rsidRDefault="00A22796" w:rsidP="003B093C">
      <w:pPr>
        <w:spacing w:line="480" w:lineRule="auto"/>
        <w:rPr>
          <w:rFonts w:ascii="Times New Roman" w:hAnsi="Times New Roman" w:cs="Times New Roman"/>
          <w:b/>
          <w:bCs/>
          <w:sz w:val="24"/>
          <w:szCs w:val="24"/>
        </w:rPr>
      </w:pPr>
      <w:r>
        <w:rPr>
          <w:rFonts w:ascii="Times New Roman" w:hAnsi="Times New Roman" w:cs="Times New Roman"/>
          <w:b/>
          <w:bCs/>
          <w:sz w:val="24"/>
          <w:szCs w:val="24"/>
        </w:rPr>
        <w:t>Cost-effectiveness</w:t>
      </w:r>
      <w:r w:rsidRPr="004E210D">
        <w:rPr>
          <w:rFonts w:ascii="Times New Roman" w:hAnsi="Times New Roman" w:cs="Times New Roman"/>
          <w:b/>
          <w:bCs/>
          <w:sz w:val="24"/>
          <w:szCs w:val="24"/>
        </w:rPr>
        <w:t xml:space="preserve"> of </w:t>
      </w:r>
      <w:r>
        <w:rPr>
          <w:rFonts w:ascii="Times New Roman" w:hAnsi="Times New Roman" w:cs="Times New Roman"/>
          <w:b/>
          <w:bCs/>
          <w:sz w:val="24"/>
          <w:szCs w:val="24"/>
        </w:rPr>
        <w:t>treatment strategies</w:t>
      </w:r>
      <w:r w:rsidRPr="004E210D">
        <w:rPr>
          <w:rFonts w:ascii="Times New Roman" w:hAnsi="Times New Roman" w:cs="Times New Roman"/>
          <w:b/>
          <w:bCs/>
          <w:sz w:val="24"/>
          <w:szCs w:val="24"/>
        </w:rPr>
        <w:t xml:space="preserve"> for </w:t>
      </w:r>
      <w:r w:rsidR="0062188C">
        <w:rPr>
          <w:rFonts w:ascii="Times New Roman" w:hAnsi="Times New Roman" w:cs="Times New Roman"/>
          <w:b/>
          <w:bCs/>
          <w:sz w:val="24"/>
          <w:szCs w:val="24"/>
        </w:rPr>
        <w:t>populations</w:t>
      </w:r>
      <w:r w:rsidR="0062188C" w:rsidRPr="004E210D">
        <w:rPr>
          <w:rFonts w:ascii="Times New Roman" w:hAnsi="Times New Roman" w:cs="Times New Roman"/>
          <w:b/>
          <w:bCs/>
          <w:sz w:val="24"/>
          <w:szCs w:val="24"/>
        </w:rPr>
        <w:t xml:space="preserve"> </w:t>
      </w:r>
      <w:r w:rsidRPr="004E210D">
        <w:rPr>
          <w:rFonts w:ascii="Times New Roman" w:hAnsi="Times New Roman" w:cs="Times New Roman"/>
          <w:b/>
          <w:bCs/>
          <w:sz w:val="24"/>
          <w:szCs w:val="24"/>
        </w:rPr>
        <w:t xml:space="preserve">from strongyloidiasis high-risk areas </w:t>
      </w:r>
      <w:r w:rsidR="00580F93">
        <w:rPr>
          <w:rFonts w:ascii="Times New Roman" w:hAnsi="Times New Roman" w:cs="Times New Roman"/>
          <w:b/>
          <w:bCs/>
          <w:sz w:val="24"/>
          <w:szCs w:val="24"/>
        </w:rPr>
        <w:t xml:space="preserve">globally </w:t>
      </w:r>
      <w:r w:rsidRPr="004E210D">
        <w:rPr>
          <w:rFonts w:ascii="Times New Roman" w:hAnsi="Times New Roman" w:cs="Times New Roman"/>
          <w:b/>
          <w:bCs/>
          <w:sz w:val="24"/>
          <w:szCs w:val="24"/>
        </w:rPr>
        <w:t xml:space="preserve">who </w:t>
      </w:r>
      <w:r>
        <w:rPr>
          <w:rFonts w:ascii="Times New Roman" w:hAnsi="Times New Roman" w:cs="Times New Roman"/>
          <w:b/>
          <w:bCs/>
          <w:sz w:val="24"/>
          <w:szCs w:val="24"/>
        </w:rPr>
        <w:t>will initiate</w:t>
      </w:r>
      <w:r w:rsidRPr="004E210D">
        <w:rPr>
          <w:rFonts w:ascii="Times New Roman" w:hAnsi="Times New Roman" w:cs="Times New Roman"/>
          <w:b/>
          <w:bCs/>
          <w:sz w:val="24"/>
          <w:szCs w:val="24"/>
        </w:rPr>
        <w:t xml:space="preserve"> </w:t>
      </w:r>
      <w:r>
        <w:rPr>
          <w:rFonts w:ascii="Times New Roman" w:hAnsi="Times New Roman" w:cs="Times New Roman"/>
          <w:b/>
          <w:bCs/>
          <w:sz w:val="24"/>
          <w:szCs w:val="24"/>
        </w:rPr>
        <w:t>cortico</w:t>
      </w:r>
      <w:r w:rsidRPr="004E210D">
        <w:rPr>
          <w:rFonts w:ascii="Times New Roman" w:hAnsi="Times New Roman" w:cs="Times New Roman"/>
          <w:b/>
          <w:bCs/>
          <w:sz w:val="24"/>
          <w:szCs w:val="24"/>
        </w:rPr>
        <w:t>steroid treatment</w:t>
      </w:r>
      <w:r>
        <w:rPr>
          <w:rFonts w:ascii="Times New Roman" w:hAnsi="Times New Roman" w:cs="Times New Roman"/>
          <w:b/>
          <w:bCs/>
          <w:sz w:val="24"/>
          <w:szCs w:val="24"/>
        </w:rPr>
        <w:t xml:space="preserve"> in the United States</w:t>
      </w:r>
    </w:p>
    <w:p w14:paraId="378F1DF5" w14:textId="77777777" w:rsidR="004C4A2F" w:rsidRPr="0098182A" w:rsidRDefault="004C4A2F" w:rsidP="004C4A2F">
      <w:pPr>
        <w:spacing w:line="480" w:lineRule="auto"/>
        <w:rPr>
          <w:rFonts w:ascii="Times New Roman" w:hAnsi="Times New Roman" w:cs="Times New Roman"/>
          <w:b/>
          <w:bCs/>
          <w:sz w:val="24"/>
          <w:szCs w:val="24"/>
        </w:rPr>
      </w:pPr>
      <w:r>
        <w:rPr>
          <w:rFonts w:ascii="Times New Roman" w:hAnsi="Times New Roman" w:cs="Times New Roman"/>
          <w:b/>
          <w:bCs/>
          <w:sz w:val="24"/>
          <w:szCs w:val="24"/>
        </w:rPr>
        <w:t>Appendix 2: An e</w:t>
      </w:r>
      <w:r w:rsidRPr="0098182A">
        <w:rPr>
          <w:rFonts w:ascii="Times New Roman" w:hAnsi="Times New Roman" w:cs="Times New Roman"/>
          <w:b/>
          <w:bCs/>
          <w:sz w:val="24"/>
          <w:szCs w:val="24"/>
        </w:rPr>
        <w:t xml:space="preserve">stimated </w:t>
      </w:r>
      <w:r>
        <w:rPr>
          <w:rFonts w:ascii="Times New Roman" w:hAnsi="Times New Roman" w:cs="Times New Roman"/>
          <w:b/>
          <w:bCs/>
          <w:sz w:val="24"/>
          <w:szCs w:val="24"/>
        </w:rPr>
        <w:t xml:space="preserve">baseline </w:t>
      </w:r>
      <w:r w:rsidRPr="0098182A">
        <w:rPr>
          <w:rFonts w:ascii="Times New Roman" w:hAnsi="Times New Roman" w:cs="Times New Roman"/>
          <w:b/>
          <w:bCs/>
          <w:sz w:val="24"/>
          <w:szCs w:val="24"/>
        </w:rPr>
        <w:t>hospitalization rate among chronic strongyloidiasis patients who initiated corticosteroids</w:t>
      </w:r>
    </w:p>
    <w:p w14:paraId="50B387DB" w14:textId="77777777" w:rsidR="0000734D" w:rsidRDefault="0000734D" w:rsidP="00386CA7">
      <w:pPr>
        <w:spacing w:line="480" w:lineRule="auto"/>
        <w:rPr>
          <w:rFonts w:ascii="Times New Roman" w:hAnsi="Times New Roman" w:cs="Times New Roman"/>
          <w:b/>
          <w:bCs/>
          <w:sz w:val="24"/>
          <w:szCs w:val="24"/>
        </w:rPr>
      </w:pPr>
    </w:p>
    <w:p w14:paraId="697B8778" w14:textId="0B6E0D82" w:rsidR="00386CA7" w:rsidRPr="00FA6DFA" w:rsidRDefault="00386CA7" w:rsidP="00386CA7">
      <w:pPr>
        <w:spacing w:line="480" w:lineRule="auto"/>
        <w:rPr>
          <w:rFonts w:ascii="Times New Roman" w:hAnsi="Times New Roman" w:cs="Times New Roman"/>
          <w:sz w:val="24"/>
          <w:szCs w:val="24"/>
        </w:rPr>
      </w:pPr>
      <w:r w:rsidRPr="006C06E1">
        <w:rPr>
          <w:rFonts w:ascii="Times New Roman" w:hAnsi="Times New Roman" w:cs="Times New Roman"/>
          <w:b/>
          <w:bCs/>
          <w:sz w:val="24"/>
          <w:szCs w:val="24"/>
        </w:rPr>
        <w:t>Authors:</w:t>
      </w:r>
      <w:r>
        <w:rPr>
          <w:rFonts w:ascii="Times New Roman" w:hAnsi="Times New Roman" w:cs="Times New Roman"/>
          <w:sz w:val="24"/>
          <w:szCs w:val="24"/>
        </w:rPr>
        <w:t xml:space="preserve"> Heesoo Joo, PhD</w:t>
      </w:r>
      <w:r>
        <w:rPr>
          <w:rStyle w:val="FootnoteReference"/>
          <w:rFonts w:ascii="Times New Roman" w:hAnsi="Times New Roman" w:cs="Times New Roman"/>
          <w:sz w:val="24"/>
          <w:szCs w:val="24"/>
        </w:rPr>
        <w:footnoteReference w:id="2"/>
      </w:r>
      <w:r>
        <w:rPr>
          <w:rFonts w:ascii="Times New Roman" w:hAnsi="Times New Roman" w:cs="Times New Roman"/>
          <w:sz w:val="24"/>
          <w:szCs w:val="24"/>
          <w:vertAlign w:val="superscript"/>
        </w:rPr>
        <w:t>*</w:t>
      </w:r>
      <w:r>
        <w:rPr>
          <w:rFonts w:ascii="Times New Roman" w:hAnsi="Times New Roman" w:cs="Times New Roman"/>
          <w:sz w:val="24"/>
          <w:szCs w:val="24"/>
        </w:rPr>
        <w:t>; Brian A. Maskery,</w:t>
      </w:r>
      <w:r>
        <w:rPr>
          <w:rFonts w:ascii="Times New Roman" w:hAnsi="Times New Roman" w:cs="Times New Roman"/>
          <w:sz w:val="24"/>
          <w:szCs w:val="24"/>
          <w:vertAlign w:val="superscript"/>
        </w:rPr>
        <w:t xml:space="preserve"> </w:t>
      </w:r>
      <w:r>
        <w:rPr>
          <w:rFonts w:ascii="Times New Roman" w:hAnsi="Times New Roman" w:cs="Times New Roman"/>
          <w:sz w:val="24"/>
          <w:szCs w:val="24"/>
        </w:rPr>
        <w:t>PhD</w:t>
      </w:r>
      <w:r>
        <w:rPr>
          <w:rFonts w:ascii="Times New Roman" w:hAnsi="Times New Roman" w:cs="Times New Roman"/>
          <w:sz w:val="24"/>
          <w:szCs w:val="24"/>
          <w:vertAlign w:val="superscript"/>
        </w:rPr>
        <w:t>1</w:t>
      </w:r>
      <w:r>
        <w:rPr>
          <w:rFonts w:ascii="Times New Roman" w:hAnsi="Times New Roman" w:cs="Times New Roman"/>
          <w:sz w:val="24"/>
          <w:szCs w:val="24"/>
        </w:rPr>
        <w:t xml:space="preserve">; Jonathan </w:t>
      </w:r>
      <w:r w:rsidRPr="00CC23F5">
        <w:rPr>
          <w:rFonts w:ascii="Times New Roman" w:hAnsi="Times New Roman" w:cs="Times New Roman"/>
          <w:sz w:val="24"/>
          <w:szCs w:val="24"/>
        </w:rPr>
        <w:t>D.</w:t>
      </w:r>
      <w:r>
        <w:rPr>
          <w:rFonts w:ascii="Times New Roman" w:hAnsi="Times New Roman" w:cs="Times New Roman"/>
          <w:sz w:val="24"/>
          <w:szCs w:val="24"/>
        </w:rPr>
        <w:t xml:space="preserve"> Alpern, MD</w:t>
      </w:r>
      <w:r>
        <w:rPr>
          <w:rFonts w:ascii="Times New Roman" w:hAnsi="Times New Roman" w:cs="Times New Roman"/>
          <w:sz w:val="24"/>
          <w:szCs w:val="24"/>
          <w:vertAlign w:val="superscript"/>
        </w:rPr>
        <w:t>2,3</w:t>
      </w:r>
      <w:r>
        <w:rPr>
          <w:rFonts w:ascii="Times New Roman" w:hAnsi="Times New Roman" w:cs="Times New Roman"/>
          <w:sz w:val="24"/>
          <w:szCs w:val="24"/>
        </w:rPr>
        <w:t xml:space="preserve"> </w:t>
      </w:r>
      <w:r>
        <w:rPr>
          <w:rFonts w:ascii="Times New Roman" w:hAnsi="Times New Roman" w:cs="Times New Roman"/>
          <w:sz w:val="24"/>
          <w:szCs w:val="24"/>
        </w:rPr>
        <w:br/>
        <w:t>Michelle Weinberg,</w:t>
      </w:r>
      <w:r w:rsidRPr="00FA6DFA">
        <w:rPr>
          <w:rFonts w:ascii="Times New Roman" w:hAnsi="Times New Roman" w:cs="Times New Roman"/>
          <w:sz w:val="24"/>
          <w:szCs w:val="24"/>
        </w:rPr>
        <w:t xml:space="preserve"> MD</w:t>
      </w:r>
      <w:r w:rsidRPr="00C7213D">
        <w:rPr>
          <w:rFonts w:ascii="Times New Roman" w:hAnsi="Times New Roman" w:cs="Times New Roman"/>
          <w:sz w:val="24"/>
          <w:szCs w:val="24"/>
          <w:vertAlign w:val="superscript"/>
        </w:rPr>
        <w:t>1</w:t>
      </w:r>
      <w:r>
        <w:rPr>
          <w:rFonts w:ascii="Times New Roman" w:hAnsi="Times New Roman" w:cs="Times New Roman"/>
          <w:sz w:val="24"/>
          <w:szCs w:val="24"/>
        </w:rPr>
        <w:t>; William M. Stauffer, MD</w:t>
      </w:r>
      <w:r>
        <w:rPr>
          <w:rFonts w:ascii="Times New Roman" w:hAnsi="Times New Roman" w:cs="Times New Roman"/>
          <w:sz w:val="24"/>
          <w:szCs w:val="24"/>
          <w:vertAlign w:val="superscript"/>
        </w:rPr>
        <w:t>1,3</w:t>
      </w:r>
      <w:r w:rsidR="008909F5">
        <w:rPr>
          <w:rFonts w:ascii="Times New Roman" w:hAnsi="Times New Roman" w:cs="Times New Roman"/>
          <w:sz w:val="24"/>
          <w:szCs w:val="24"/>
          <w:vertAlign w:val="superscript"/>
        </w:rPr>
        <w:t>,4</w:t>
      </w:r>
    </w:p>
    <w:p w14:paraId="4308FD35" w14:textId="77777777" w:rsidR="00386CA7" w:rsidRPr="001F4A4C" w:rsidRDefault="00386CA7" w:rsidP="00386CA7">
      <w:pPr>
        <w:rPr>
          <w:rFonts w:ascii="Times New Roman" w:hAnsi="Times New Roman" w:cs="Times New Roman"/>
          <w:b/>
          <w:bCs/>
          <w:sz w:val="24"/>
          <w:szCs w:val="24"/>
        </w:rPr>
      </w:pPr>
      <w:r w:rsidRPr="001F4A4C">
        <w:rPr>
          <w:rFonts w:ascii="Times New Roman" w:hAnsi="Times New Roman" w:cs="Times New Roman"/>
          <w:b/>
          <w:bCs/>
          <w:sz w:val="24"/>
          <w:szCs w:val="24"/>
        </w:rPr>
        <w:t xml:space="preserve">Affiliations: </w:t>
      </w:r>
    </w:p>
    <w:p w14:paraId="4AE6A256" w14:textId="09DB957D" w:rsidR="00386CA7" w:rsidRPr="00FA6DFA" w:rsidRDefault="00386CA7" w:rsidP="00386CA7">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Pr="00FA6DFA">
        <w:rPr>
          <w:rFonts w:ascii="Times New Roman" w:hAnsi="Times New Roman" w:cs="Times New Roman"/>
          <w:sz w:val="24"/>
          <w:szCs w:val="24"/>
        </w:rPr>
        <w:t xml:space="preserve">Division </w:t>
      </w:r>
      <w:r>
        <w:rPr>
          <w:rFonts w:ascii="Times New Roman" w:hAnsi="Times New Roman" w:cs="Times New Roman"/>
          <w:sz w:val="24"/>
          <w:szCs w:val="24"/>
        </w:rPr>
        <w:t>of Global Migration and Quarantine, U</w:t>
      </w:r>
      <w:r w:rsidR="00400FCE">
        <w:rPr>
          <w:rFonts w:ascii="Times New Roman" w:hAnsi="Times New Roman" w:cs="Times New Roman"/>
          <w:sz w:val="24"/>
          <w:szCs w:val="24"/>
        </w:rPr>
        <w:t>.</w:t>
      </w:r>
      <w:r>
        <w:rPr>
          <w:rFonts w:ascii="Times New Roman" w:hAnsi="Times New Roman" w:cs="Times New Roman"/>
          <w:sz w:val="24"/>
          <w:szCs w:val="24"/>
        </w:rPr>
        <w:t>S</w:t>
      </w:r>
      <w:r w:rsidR="00400FCE">
        <w:rPr>
          <w:rFonts w:ascii="Times New Roman" w:hAnsi="Times New Roman" w:cs="Times New Roman"/>
          <w:sz w:val="24"/>
          <w:szCs w:val="24"/>
        </w:rPr>
        <w:t>.</w:t>
      </w:r>
      <w:r>
        <w:rPr>
          <w:rFonts w:ascii="Times New Roman" w:hAnsi="Times New Roman" w:cs="Times New Roman"/>
          <w:sz w:val="24"/>
          <w:szCs w:val="24"/>
        </w:rPr>
        <w:t xml:space="preserve"> </w:t>
      </w:r>
      <w:r w:rsidRPr="00FA6DFA">
        <w:rPr>
          <w:rFonts w:ascii="Times New Roman" w:hAnsi="Times New Roman" w:cs="Times New Roman"/>
          <w:sz w:val="24"/>
          <w:szCs w:val="24"/>
        </w:rPr>
        <w:t>Centers for Disease Control and Prevention</w:t>
      </w:r>
      <w:r>
        <w:rPr>
          <w:rFonts w:ascii="Times New Roman" w:hAnsi="Times New Roman" w:cs="Times New Roman"/>
          <w:sz w:val="24"/>
          <w:szCs w:val="24"/>
        </w:rPr>
        <w:t xml:space="preserve">, </w:t>
      </w:r>
      <w:r w:rsidR="008909F5">
        <w:rPr>
          <w:rFonts w:ascii="Times New Roman" w:hAnsi="Times New Roman" w:cs="Times New Roman"/>
          <w:sz w:val="24"/>
          <w:szCs w:val="24"/>
        </w:rPr>
        <w:t>Atlanta</w:t>
      </w:r>
      <w:r>
        <w:rPr>
          <w:rFonts w:ascii="Times New Roman" w:hAnsi="Times New Roman" w:cs="Times New Roman"/>
          <w:sz w:val="24"/>
          <w:szCs w:val="24"/>
        </w:rPr>
        <w:t>,</w:t>
      </w:r>
      <w:r w:rsidR="008909F5">
        <w:rPr>
          <w:rFonts w:ascii="Times New Roman" w:hAnsi="Times New Roman" w:cs="Times New Roman"/>
          <w:sz w:val="24"/>
          <w:szCs w:val="24"/>
        </w:rPr>
        <w:t xml:space="preserve"> GA</w:t>
      </w:r>
      <w:r w:rsidR="00435880">
        <w:rPr>
          <w:rFonts w:ascii="Times New Roman" w:hAnsi="Times New Roman" w:cs="Times New Roman"/>
          <w:sz w:val="24"/>
          <w:szCs w:val="24"/>
        </w:rPr>
        <w:t>,</w:t>
      </w:r>
      <w:r>
        <w:rPr>
          <w:rFonts w:ascii="Times New Roman" w:hAnsi="Times New Roman" w:cs="Times New Roman"/>
          <w:sz w:val="24"/>
          <w:szCs w:val="24"/>
        </w:rPr>
        <w:t xml:space="preserve"> USA</w:t>
      </w:r>
      <w:r w:rsidRPr="00FA6DFA">
        <w:rPr>
          <w:rFonts w:ascii="Times New Roman" w:hAnsi="Times New Roman" w:cs="Times New Roman"/>
          <w:sz w:val="24"/>
          <w:szCs w:val="24"/>
        </w:rPr>
        <w:t xml:space="preserve"> </w:t>
      </w:r>
    </w:p>
    <w:p w14:paraId="0CEE8D0B" w14:textId="6A7A5CE1" w:rsidR="00386CA7" w:rsidRDefault="00386CA7" w:rsidP="00386CA7">
      <w:pPr>
        <w:spacing w:line="276" w:lineRule="auto"/>
        <w:rPr>
          <w:rFonts w:ascii="Times New Roman" w:hAnsi="Times New Roman" w:cs="Times New Roman"/>
          <w:sz w:val="24"/>
          <w:szCs w:val="24"/>
          <w:lang w:val="en"/>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1F4A4C">
        <w:rPr>
          <w:rFonts w:ascii="Times New Roman" w:hAnsi="Times New Roman" w:cs="Times New Roman"/>
          <w:sz w:val="24"/>
          <w:szCs w:val="24"/>
        </w:rPr>
        <w:t>Infectious Disease Section, Minneapolis Veterans Affairs Health Care System, Minneapolis</w:t>
      </w:r>
      <w:r>
        <w:rPr>
          <w:rFonts w:ascii="Times New Roman" w:hAnsi="Times New Roman" w:cs="Times New Roman"/>
          <w:sz w:val="24"/>
          <w:szCs w:val="24"/>
        </w:rPr>
        <w:t xml:space="preserve">, </w:t>
      </w:r>
      <w:r w:rsidR="00435880">
        <w:rPr>
          <w:rFonts w:ascii="Times New Roman" w:hAnsi="Times New Roman" w:cs="Times New Roman"/>
          <w:sz w:val="24"/>
          <w:szCs w:val="24"/>
        </w:rPr>
        <w:t xml:space="preserve">MN, </w:t>
      </w:r>
      <w:r>
        <w:rPr>
          <w:rFonts w:ascii="Times New Roman" w:hAnsi="Times New Roman" w:cs="Times New Roman"/>
          <w:sz w:val="24"/>
          <w:szCs w:val="24"/>
        </w:rPr>
        <w:t>USA</w:t>
      </w:r>
      <w:r w:rsidDel="0089290D">
        <w:rPr>
          <w:rFonts w:ascii="Times New Roman" w:hAnsi="Times New Roman" w:cs="Times New Roman"/>
          <w:sz w:val="24"/>
          <w:szCs w:val="24"/>
          <w:lang w:val="en"/>
        </w:rPr>
        <w:t xml:space="preserve"> </w:t>
      </w:r>
    </w:p>
    <w:p w14:paraId="36A5A3A2" w14:textId="445794B3" w:rsidR="00386CA7" w:rsidRDefault="00386CA7" w:rsidP="00386CA7">
      <w:pPr>
        <w:spacing w:line="276" w:lineRule="auto"/>
        <w:rPr>
          <w:rFonts w:ascii="Times New Roman" w:hAnsi="Times New Roman" w:cs="Times New Roman"/>
          <w:sz w:val="24"/>
          <w:szCs w:val="24"/>
          <w:lang w:val="en"/>
        </w:rPr>
      </w:pPr>
      <w:r>
        <w:rPr>
          <w:rFonts w:ascii="Times New Roman" w:hAnsi="Times New Roman" w:cs="Times New Roman"/>
          <w:sz w:val="24"/>
          <w:szCs w:val="24"/>
          <w:vertAlign w:val="superscript"/>
        </w:rPr>
        <w:t xml:space="preserve">3 </w:t>
      </w:r>
      <w:r w:rsidRPr="001F4A4C">
        <w:rPr>
          <w:rFonts w:ascii="Times New Roman" w:hAnsi="Times New Roman" w:cs="Times New Roman"/>
          <w:sz w:val="24"/>
          <w:szCs w:val="24"/>
        </w:rPr>
        <w:t xml:space="preserve">Department of Medicine, </w:t>
      </w:r>
      <w:r w:rsidR="006866E8">
        <w:rPr>
          <w:rFonts w:ascii="Times New Roman" w:hAnsi="Times New Roman" w:cs="Times New Roman"/>
          <w:sz w:val="24"/>
          <w:szCs w:val="24"/>
        </w:rPr>
        <w:t xml:space="preserve">Infectious Diseases and International Medicine, </w:t>
      </w:r>
      <w:r w:rsidRPr="001F4A4C">
        <w:rPr>
          <w:rFonts w:ascii="Times New Roman" w:hAnsi="Times New Roman" w:cs="Times New Roman"/>
          <w:sz w:val="24"/>
          <w:szCs w:val="24"/>
        </w:rPr>
        <w:t>University of Minnesota, Minneapolis,</w:t>
      </w:r>
      <w:r w:rsidR="00435880">
        <w:rPr>
          <w:rFonts w:ascii="Times New Roman" w:hAnsi="Times New Roman" w:cs="Times New Roman"/>
          <w:sz w:val="24"/>
          <w:szCs w:val="24"/>
        </w:rPr>
        <w:t xml:space="preserve"> MN,</w:t>
      </w:r>
      <w:r w:rsidRPr="001F4A4C">
        <w:rPr>
          <w:rFonts w:ascii="Times New Roman" w:hAnsi="Times New Roman" w:cs="Times New Roman"/>
          <w:sz w:val="24"/>
          <w:szCs w:val="24"/>
        </w:rPr>
        <w:t xml:space="preserve"> USA</w:t>
      </w:r>
    </w:p>
    <w:p w14:paraId="21AB1DE2" w14:textId="77777777" w:rsidR="008909F5" w:rsidRPr="0079706F" w:rsidRDefault="008909F5" w:rsidP="008909F5">
      <w:pPr>
        <w:spacing w:line="276" w:lineRule="auto"/>
        <w:rPr>
          <w:rFonts w:ascii="Times New Roman" w:hAnsi="Times New Roman" w:cs="Times New Roman"/>
          <w:sz w:val="24"/>
          <w:szCs w:val="24"/>
          <w:lang w:val="en"/>
        </w:rPr>
      </w:pPr>
      <w:r>
        <w:rPr>
          <w:rFonts w:ascii="Times New Roman" w:hAnsi="Times New Roman" w:cs="Times New Roman"/>
          <w:sz w:val="24"/>
          <w:szCs w:val="24"/>
          <w:vertAlign w:val="superscript"/>
        </w:rPr>
        <w:t xml:space="preserve">4 </w:t>
      </w:r>
      <w:r>
        <w:rPr>
          <w:rFonts w:ascii="Times New Roman" w:hAnsi="Times New Roman" w:cs="Times New Roman"/>
          <w:sz w:val="24"/>
          <w:szCs w:val="24"/>
        </w:rPr>
        <w:t>Center for Global Health and Social Responsibility, University of Minnesota, Minneapolis, MN, USA</w:t>
      </w:r>
    </w:p>
    <w:p w14:paraId="0B834004" w14:textId="7838ABF1" w:rsidR="00386CA7" w:rsidRDefault="00386CA7" w:rsidP="00386CA7">
      <w:pPr>
        <w:spacing w:after="0" w:line="480" w:lineRule="auto"/>
        <w:rPr>
          <w:rFonts w:ascii="Times New Roman" w:hAnsi="Times New Roman" w:cs="Times New Roman"/>
          <w:sz w:val="24"/>
          <w:szCs w:val="24"/>
          <w:vertAlign w:val="superscript"/>
          <w:lang w:val="en"/>
        </w:rPr>
      </w:pPr>
    </w:p>
    <w:p w14:paraId="31293230" w14:textId="14773C2C" w:rsidR="003B093C" w:rsidRDefault="003B093C" w:rsidP="00386CA7">
      <w:pPr>
        <w:spacing w:after="0" w:line="480" w:lineRule="auto"/>
        <w:rPr>
          <w:rFonts w:ascii="Times New Roman" w:hAnsi="Times New Roman" w:cs="Times New Roman"/>
          <w:sz w:val="24"/>
          <w:szCs w:val="24"/>
          <w:vertAlign w:val="superscript"/>
          <w:lang w:val="en"/>
        </w:rPr>
      </w:pPr>
    </w:p>
    <w:p w14:paraId="07F8862A" w14:textId="77777777" w:rsidR="0000734D" w:rsidRDefault="0000734D" w:rsidP="00386CA7">
      <w:pPr>
        <w:spacing w:after="0" w:line="480" w:lineRule="auto"/>
        <w:rPr>
          <w:rFonts w:ascii="Times New Roman" w:hAnsi="Times New Roman" w:cs="Times New Roman"/>
          <w:sz w:val="24"/>
          <w:szCs w:val="24"/>
        </w:rPr>
      </w:pPr>
      <w:bookmarkStart w:id="0" w:name="_Hlk54689701"/>
    </w:p>
    <w:p w14:paraId="21E9EE5D" w14:textId="7A9854FC" w:rsidR="0000734D" w:rsidRDefault="003B093C" w:rsidP="00386CA7">
      <w:pPr>
        <w:spacing w:after="0" w:line="480" w:lineRule="auto"/>
        <w:rPr>
          <w:rFonts w:ascii="Times New Roman" w:hAnsi="Times New Roman" w:cs="Times New Roman"/>
          <w:sz w:val="24"/>
          <w:szCs w:val="24"/>
        </w:rPr>
        <w:sectPr w:rsidR="0000734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r w:rsidRPr="00533E93">
        <w:rPr>
          <w:rFonts w:ascii="Times New Roman" w:hAnsi="Times New Roman" w:cs="Times New Roman"/>
          <w:sz w:val="24"/>
          <w:szCs w:val="24"/>
        </w:rPr>
        <w:t>D</w:t>
      </w:r>
      <w:r w:rsidRPr="00052AEC">
        <w:rPr>
          <w:rFonts w:ascii="Times New Roman" w:hAnsi="Times New Roman" w:cs="Times New Roman"/>
          <w:sz w:val="24"/>
          <w:szCs w:val="24"/>
        </w:rPr>
        <w:t>i</w:t>
      </w:r>
      <w:r w:rsidRPr="00533E93">
        <w:rPr>
          <w:rFonts w:ascii="Times New Roman" w:hAnsi="Times New Roman" w:cs="Times New Roman"/>
          <w:sz w:val="24"/>
          <w:szCs w:val="24"/>
        </w:rPr>
        <w:t xml:space="preserve">sclaimer: </w:t>
      </w:r>
      <w:r w:rsidRPr="00D96FC1">
        <w:rPr>
          <w:rFonts w:ascii="Times New Roman" w:hAnsi="Times New Roman" w:cs="Times New Roman"/>
          <w:sz w:val="24"/>
          <w:szCs w:val="24"/>
        </w:rPr>
        <w:t>The findings and conclusions in this article are those of the authors and do not necessarily represent the official position of the U</w:t>
      </w:r>
      <w:r w:rsidR="00400FCE">
        <w:rPr>
          <w:rFonts w:ascii="Times New Roman" w:hAnsi="Times New Roman" w:cs="Times New Roman"/>
          <w:sz w:val="24"/>
          <w:szCs w:val="24"/>
        </w:rPr>
        <w:t>.</w:t>
      </w:r>
      <w:r w:rsidRPr="00D96FC1">
        <w:rPr>
          <w:rFonts w:ascii="Times New Roman" w:hAnsi="Times New Roman" w:cs="Times New Roman"/>
          <w:sz w:val="24"/>
          <w:szCs w:val="24"/>
        </w:rPr>
        <w:t>S</w:t>
      </w:r>
      <w:r w:rsidR="00400FCE">
        <w:rPr>
          <w:rFonts w:ascii="Times New Roman" w:hAnsi="Times New Roman" w:cs="Times New Roman"/>
          <w:sz w:val="24"/>
          <w:szCs w:val="24"/>
        </w:rPr>
        <w:t>.</w:t>
      </w:r>
      <w:r w:rsidRPr="00D96FC1">
        <w:rPr>
          <w:rFonts w:ascii="Times New Roman" w:hAnsi="Times New Roman" w:cs="Times New Roman"/>
          <w:sz w:val="24"/>
          <w:szCs w:val="24"/>
        </w:rPr>
        <w:t xml:space="preserve"> Centers for Disease Control and Prevention (CDC).</w:t>
      </w:r>
      <w:bookmarkEnd w:id="0"/>
    </w:p>
    <w:p w14:paraId="3C974855" w14:textId="0CB5F2AD" w:rsidR="00701633" w:rsidRPr="0098182A" w:rsidRDefault="00F211CF" w:rsidP="0070163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2: </w:t>
      </w:r>
      <w:r w:rsidR="00206458">
        <w:rPr>
          <w:rFonts w:ascii="Times New Roman" w:hAnsi="Times New Roman" w:cs="Times New Roman"/>
          <w:b/>
          <w:bCs/>
          <w:sz w:val="24"/>
          <w:szCs w:val="24"/>
        </w:rPr>
        <w:t>An e</w:t>
      </w:r>
      <w:r w:rsidR="000765CF" w:rsidRPr="0098182A">
        <w:rPr>
          <w:rFonts w:ascii="Times New Roman" w:hAnsi="Times New Roman" w:cs="Times New Roman"/>
          <w:b/>
          <w:bCs/>
          <w:sz w:val="24"/>
          <w:szCs w:val="24"/>
        </w:rPr>
        <w:t xml:space="preserve">stimated </w:t>
      </w:r>
      <w:r w:rsidR="00206458">
        <w:rPr>
          <w:rFonts w:ascii="Times New Roman" w:hAnsi="Times New Roman" w:cs="Times New Roman"/>
          <w:b/>
          <w:bCs/>
          <w:sz w:val="24"/>
          <w:szCs w:val="24"/>
        </w:rPr>
        <w:t xml:space="preserve">baseline </w:t>
      </w:r>
      <w:r w:rsidR="000765CF" w:rsidRPr="0098182A">
        <w:rPr>
          <w:rFonts w:ascii="Times New Roman" w:hAnsi="Times New Roman" w:cs="Times New Roman"/>
          <w:b/>
          <w:bCs/>
          <w:sz w:val="24"/>
          <w:szCs w:val="24"/>
        </w:rPr>
        <w:t xml:space="preserve">hospitalization rate among </w:t>
      </w:r>
      <w:r w:rsidR="00400979" w:rsidRPr="0098182A">
        <w:rPr>
          <w:rFonts w:ascii="Times New Roman" w:hAnsi="Times New Roman" w:cs="Times New Roman"/>
          <w:b/>
          <w:bCs/>
          <w:sz w:val="24"/>
          <w:szCs w:val="24"/>
        </w:rPr>
        <w:t>chronic strongyloidiasis patients who initiated corticosteroids</w:t>
      </w:r>
    </w:p>
    <w:p w14:paraId="2EE32DC3" w14:textId="1E1A99E1" w:rsidR="009D4ABD" w:rsidRDefault="009E57A9" w:rsidP="003576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hospitalization rate among chronic strongyloidiasis patients who initiated corticosteroids </w:t>
      </w:r>
      <w:r w:rsidR="007D33D1">
        <w:rPr>
          <w:rFonts w:ascii="Times New Roman" w:hAnsi="Times New Roman" w:cs="Times New Roman"/>
          <w:sz w:val="24"/>
          <w:szCs w:val="24"/>
        </w:rPr>
        <w:t>has not been estimated</w:t>
      </w:r>
      <w:r w:rsidR="00413D9B">
        <w:rPr>
          <w:rFonts w:ascii="Times New Roman" w:hAnsi="Times New Roman" w:cs="Times New Roman"/>
          <w:sz w:val="24"/>
          <w:szCs w:val="24"/>
        </w:rPr>
        <w:t xml:space="preserve"> previously</w:t>
      </w:r>
      <w:r w:rsidR="00357659">
        <w:rPr>
          <w:rFonts w:ascii="Times New Roman" w:hAnsi="Times New Roman" w:cs="Times New Roman"/>
          <w:sz w:val="24"/>
          <w:szCs w:val="24"/>
        </w:rPr>
        <w:t>.</w:t>
      </w:r>
      <w:r w:rsidR="006D3748">
        <w:rPr>
          <w:rFonts w:ascii="Times New Roman" w:hAnsi="Times New Roman" w:cs="Times New Roman"/>
          <w:sz w:val="24"/>
          <w:szCs w:val="24"/>
        </w:rPr>
        <w:t xml:space="preserve"> </w:t>
      </w:r>
      <w:r w:rsidR="00EC0673">
        <w:rPr>
          <w:rFonts w:ascii="Times New Roman" w:hAnsi="Times New Roman" w:cs="Times New Roman"/>
          <w:sz w:val="24"/>
          <w:szCs w:val="24"/>
        </w:rPr>
        <w:t xml:space="preserve">We tried to </w:t>
      </w:r>
      <w:r w:rsidR="00914E7A">
        <w:rPr>
          <w:rFonts w:ascii="Times New Roman" w:hAnsi="Times New Roman" w:cs="Times New Roman"/>
          <w:sz w:val="24"/>
          <w:szCs w:val="24"/>
        </w:rPr>
        <w:t xml:space="preserve">develop a best </w:t>
      </w:r>
      <w:r w:rsidR="00EC0673">
        <w:rPr>
          <w:rFonts w:ascii="Times New Roman" w:hAnsi="Times New Roman" w:cs="Times New Roman"/>
          <w:sz w:val="24"/>
          <w:szCs w:val="24"/>
        </w:rPr>
        <w:t xml:space="preserve">estimate </w:t>
      </w:r>
      <w:r w:rsidR="00914E7A">
        <w:rPr>
          <w:rFonts w:ascii="Times New Roman" w:hAnsi="Times New Roman" w:cs="Times New Roman"/>
          <w:sz w:val="24"/>
          <w:szCs w:val="24"/>
        </w:rPr>
        <w:t>o</w:t>
      </w:r>
      <w:r w:rsidR="000F7513">
        <w:rPr>
          <w:rFonts w:ascii="Times New Roman" w:hAnsi="Times New Roman" w:cs="Times New Roman"/>
          <w:sz w:val="24"/>
          <w:szCs w:val="24"/>
        </w:rPr>
        <w:t>f</w:t>
      </w:r>
      <w:r w:rsidR="00914E7A">
        <w:rPr>
          <w:rFonts w:ascii="Times New Roman" w:hAnsi="Times New Roman" w:cs="Times New Roman"/>
          <w:sz w:val="24"/>
          <w:szCs w:val="24"/>
        </w:rPr>
        <w:t xml:space="preserve"> </w:t>
      </w:r>
      <w:r w:rsidR="00A36B52">
        <w:rPr>
          <w:rFonts w:ascii="Times New Roman" w:hAnsi="Times New Roman" w:cs="Times New Roman"/>
          <w:sz w:val="24"/>
          <w:szCs w:val="24"/>
        </w:rPr>
        <w:t>hospitalization rate</w:t>
      </w:r>
      <w:r w:rsidR="009D4ABD">
        <w:rPr>
          <w:rFonts w:ascii="Times New Roman" w:hAnsi="Times New Roman" w:cs="Times New Roman"/>
          <w:sz w:val="24"/>
          <w:szCs w:val="24"/>
        </w:rPr>
        <w:t xml:space="preserve"> using </w:t>
      </w:r>
      <w:r w:rsidR="00CD09A1">
        <w:rPr>
          <w:rFonts w:ascii="Times New Roman" w:hAnsi="Times New Roman" w:cs="Times New Roman"/>
          <w:sz w:val="24"/>
          <w:szCs w:val="24"/>
        </w:rPr>
        <w:t xml:space="preserve">1) </w:t>
      </w:r>
      <w:r w:rsidR="009D4C5F">
        <w:rPr>
          <w:rFonts w:ascii="Times New Roman" w:hAnsi="Times New Roman" w:cs="Times New Roman"/>
          <w:sz w:val="24"/>
          <w:szCs w:val="24"/>
        </w:rPr>
        <w:t>an estimate of</w:t>
      </w:r>
      <w:r w:rsidR="00CD09A1">
        <w:rPr>
          <w:rFonts w:ascii="Times New Roman" w:hAnsi="Times New Roman" w:cs="Times New Roman"/>
          <w:sz w:val="24"/>
          <w:szCs w:val="24"/>
        </w:rPr>
        <w:t xml:space="preserve"> </w:t>
      </w:r>
      <w:r w:rsidR="004965BC">
        <w:rPr>
          <w:rFonts w:ascii="Times New Roman" w:hAnsi="Times New Roman" w:cs="Times New Roman"/>
          <w:sz w:val="24"/>
          <w:szCs w:val="24"/>
        </w:rPr>
        <w:t xml:space="preserve">the proportion of </w:t>
      </w:r>
      <w:r w:rsidR="004064EE">
        <w:rPr>
          <w:rFonts w:ascii="Times New Roman" w:hAnsi="Times New Roman" w:cs="Times New Roman"/>
          <w:sz w:val="24"/>
          <w:szCs w:val="24"/>
        </w:rPr>
        <w:t xml:space="preserve">hospitalized patients with </w:t>
      </w:r>
      <w:r w:rsidR="00F601F3">
        <w:rPr>
          <w:rFonts w:ascii="Times New Roman" w:hAnsi="Times New Roman" w:cs="Times New Roman"/>
          <w:sz w:val="24"/>
          <w:szCs w:val="24"/>
        </w:rPr>
        <w:t>disseminated strongyloidiasis</w:t>
      </w:r>
      <w:r w:rsidR="004A794A">
        <w:rPr>
          <w:rFonts w:ascii="Times New Roman" w:hAnsi="Times New Roman" w:cs="Times New Roman"/>
          <w:sz w:val="24"/>
          <w:szCs w:val="24"/>
        </w:rPr>
        <w:t xml:space="preserve"> who used corticosteroids </w:t>
      </w:r>
      <w:r w:rsidR="00C9706C">
        <w:rPr>
          <w:rFonts w:ascii="Times New Roman" w:hAnsi="Times New Roman" w:cs="Times New Roman"/>
          <w:sz w:val="24"/>
          <w:szCs w:val="24"/>
        </w:rPr>
        <w:t xml:space="preserve">prior to </w:t>
      </w:r>
      <w:r w:rsidR="00601F72">
        <w:rPr>
          <w:rFonts w:ascii="Times New Roman" w:hAnsi="Times New Roman" w:cs="Times New Roman"/>
          <w:sz w:val="24"/>
          <w:szCs w:val="24"/>
        </w:rPr>
        <w:t>being hospitalized</w:t>
      </w:r>
      <w:r w:rsidR="00122F86">
        <w:rPr>
          <w:rFonts w:ascii="Times New Roman" w:hAnsi="Times New Roman" w:cs="Times New Roman"/>
          <w:sz w:val="24"/>
          <w:szCs w:val="24"/>
        </w:rPr>
        <w:t xml:space="preserve">, </w:t>
      </w:r>
      <w:r w:rsidR="00812510">
        <w:rPr>
          <w:rFonts w:ascii="Times New Roman" w:hAnsi="Times New Roman" w:cs="Times New Roman"/>
          <w:sz w:val="24"/>
          <w:szCs w:val="24"/>
        </w:rPr>
        <w:t xml:space="preserve">2) estimates of annual </w:t>
      </w:r>
      <w:r w:rsidR="00AD02CF">
        <w:rPr>
          <w:rFonts w:ascii="Times New Roman" w:hAnsi="Times New Roman" w:cs="Times New Roman"/>
          <w:sz w:val="24"/>
          <w:szCs w:val="24"/>
        </w:rPr>
        <w:t>risk</w:t>
      </w:r>
      <w:r w:rsidR="00122F86">
        <w:rPr>
          <w:rFonts w:ascii="Times New Roman" w:hAnsi="Times New Roman" w:cs="Times New Roman"/>
          <w:sz w:val="24"/>
          <w:szCs w:val="24"/>
        </w:rPr>
        <w:t xml:space="preserve"> of disseminated strongyloidiasis </w:t>
      </w:r>
      <w:r w:rsidR="00AD02CF">
        <w:rPr>
          <w:rFonts w:ascii="Times New Roman" w:hAnsi="Times New Roman" w:cs="Times New Roman"/>
          <w:sz w:val="24"/>
          <w:szCs w:val="24"/>
        </w:rPr>
        <w:t>among individuals with chronic strongyloidiasis (</w:t>
      </w:r>
      <w:r w:rsidR="00122F86">
        <w:rPr>
          <w:rFonts w:ascii="Times New Roman" w:hAnsi="Times New Roman" w:cs="Times New Roman"/>
          <w:sz w:val="24"/>
          <w:szCs w:val="24"/>
        </w:rPr>
        <w:t>regardless of corticosteroid treatment</w:t>
      </w:r>
      <w:r w:rsidR="00AD02CF">
        <w:rPr>
          <w:rFonts w:ascii="Times New Roman" w:hAnsi="Times New Roman" w:cs="Times New Roman"/>
          <w:sz w:val="24"/>
          <w:szCs w:val="24"/>
        </w:rPr>
        <w:t>)</w:t>
      </w:r>
      <w:r w:rsidR="00382C96">
        <w:rPr>
          <w:rFonts w:ascii="Times New Roman" w:hAnsi="Times New Roman" w:cs="Times New Roman"/>
          <w:sz w:val="24"/>
          <w:szCs w:val="24"/>
        </w:rPr>
        <w:t xml:space="preserve">, and </w:t>
      </w:r>
      <w:r w:rsidR="00AD02CF">
        <w:rPr>
          <w:rFonts w:ascii="Times New Roman" w:hAnsi="Times New Roman" w:cs="Times New Roman"/>
          <w:sz w:val="24"/>
          <w:szCs w:val="24"/>
        </w:rPr>
        <w:t>3</w:t>
      </w:r>
      <w:r w:rsidR="00A47085">
        <w:rPr>
          <w:rFonts w:ascii="Times New Roman" w:hAnsi="Times New Roman" w:cs="Times New Roman"/>
          <w:sz w:val="24"/>
          <w:szCs w:val="24"/>
        </w:rPr>
        <w:t>)</w:t>
      </w:r>
      <w:r w:rsidR="00382C96">
        <w:rPr>
          <w:rFonts w:ascii="Times New Roman" w:hAnsi="Times New Roman" w:cs="Times New Roman"/>
          <w:sz w:val="24"/>
          <w:szCs w:val="24"/>
        </w:rPr>
        <w:t xml:space="preserve"> t</w:t>
      </w:r>
      <w:r w:rsidR="00382C96" w:rsidRPr="00F70B62">
        <w:rPr>
          <w:rFonts w:ascii="Times New Roman" w:hAnsi="Times New Roman" w:cs="Times New Roman"/>
          <w:sz w:val="24"/>
          <w:szCs w:val="24"/>
        </w:rPr>
        <w:t>he</w:t>
      </w:r>
      <w:r w:rsidR="00DB34AD">
        <w:rPr>
          <w:rFonts w:ascii="Times New Roman" w:hAnsi="Times New Roman" w:cs="Times New Roman"/>
          <w:sz w:val="24"/>
          <w:szCs w:val="24"/>
        </w:rPr>
        <w:t xml:space="preserve"> estimated</w:t>
      </w:r>
      <w:r w:rsidR="00382C96" w:rsidRPr="00F70B62">
        <w:rPr>
          <w:rFonts w:ascii="Times New Roman" w:hAnsi="Times New Roman" w:cs="Times New Roman"/>
          <w:sz w:val="24"/>
          <w:szCs w:val="24"/>
        </w:rPr>
        <w:t xml:space="preserve"> prevalence of oral </w:t>
      </w:r>
      <w:r w:rsidR="00382C96">
        <w:rPr>
          <w:rFonts w:ascii="Times New Roman" w:hAnsi="Times New Roman" w:cs="Times New Roman"/>
          <w:sz w:val="24"/>
          <w:szCs w:val="24"/>
        </w:rPr>
        <w:t>corticosteroid</w:t>
      </w:r>
      <w:r w:rsidR="00382C96" w:rsidRPr="00F70B62">
        <w:rPr>
          <w:rFonts w:ascii="Times New Roman" w:hAnsi="Times New Roman" w:cs="Times New Roman"/>
          <w:sz w:val="24"/>
          <w:szCs w:val="24"/>
        </w:rPr>
        <w:t xml:space="preserve"> usage</w:t>
      </w:r>
      <w:r w:rsidR="00382C96">
        <w:rPr>
          <w:rFonts w:ascii="Times New Roman" w:hAnsi="Times New Roman" w:cs="Times New Roman"/>
          <w:sz w:val="24"/>
          <w:szCs w:val="24"/>
        </w:rPr>
        <w:t xml:space="preserve"> among the U.S. general population</w:t>
      </w:r>
      <w:r w:rsidR="00953793">
        <w:rPr>
          <w:rFonts w:ascii="Times New Roman" w:hAnsi="Times New Roman" w:cs="Times New Roman"/>
          <w:sz w:val="24"/>
          <w:szCs w:val="24"/>
        </w:rPr>
        <w:t xml:space="preserve">. </w:t>
      </w:r>
      <w:r w:rsidR="00740463">
        <w:rPr>
          <w:rFonts w:ascii="Times New Roman" w:hAnsi="Times New Roman" w:cs="Times New Roman"/>
          <w:sz w:val="24"/>
          <w:szCs w:val="24"/>
        </w:rPr>
        <w:t xml:space="preserve"> </w:t>
      </w:r>
    </w:p>
    <w:p w14:paraId="57A4918E" w14:textId="2199FC73" w:rsidR="00D07F58" w:rsidRPr="0098182A" w:rsidRDefault="00E7319F" w:rsidP="0098182A">
      <w:pPr>
        <w:spacing w:line="480" w:lineRule="auto"/>
        <w:ind w:firstLine="720"/>
        <w:rPr>
          <w:rFonts w:ascii="Times New Roman" w:hAnsi="Times New Roman" w:cs="Times New Roman"/>
          <w:sz w:val="24"/>
          <w:szCs w:val="24"/>
        </w:rPr>
      </w:pPr>
      <w:r>
        <w:rPr>
          <w:rFonts w:ascii="Times New Roman" w:hAnsi="Times New Roman" w:cs="Times New Roman"/>
          <w:sz w:val="24"/>
          <w:szCs w:val="24"/>
        </w:rPr>
        <w:t>Among patients hospitalized in intensive care unit</w:t>
      </w:r>
      <w:r w:rsidR="00DD5AAD">
        <w:rPr>
          <w:rFonts w:ascii="Times New Roman" w:hAnsi="Times New Roman" w:cs="Times New Roman"/>
          <w:sz w:val="24"/>
          <w:szCs w:val="24"/>
        </w:rPr>
        <w:t>s</w:t>
      </w:r>
      <w:r>
        <w:rPr>
          <w:rFonts w:ascii="Times New Roman" w:hAnsi="Times New Roman" w:cs="Times New Roman"/>
          <w:sz w:val="24"/>
          <w:szCs w:val="24"/>
        </w:rPr>
        <w:t xml:space="preserve"> because of disseminated strongyloidiasis, </w:t>
      </w:r>
      <w:r w:rsidR="00D07F58" w:rsidRPr="0098182A">
        <w:rPr>
          <w:rFonts w:ascii="Times New Roman" w:hAnsi="Times New Roman" w:cs="Times New Roman"/>
          <w:sz w:val="24"/>
          <w:szCs w:val="24"/>
        </w:rPr>
        <w:t xml:space="preserve">83.5% of </w:t>
      </w:r>
      <w:r>
        <w:rPr>
          <w:rFonts w:ascii="Times New Roman" w:hAnsi="Times New Roman" w:cs="Times New Roman"/>
          <w:sz w:val="24"/>
          <w:szCs w:val="24"/>
        </w:rPr>
        <w:t>them</w:t>
      </w:r>
      <w:r w:rsidR="00D07F58" w:rsidRPr="0098182A">
        <w:rPr>
          <w:rFonts w:ascii="Times New Roman" w:hAnsi="Times New Roman" w:cs="Times New Roman"/>
          <w:sz w:val="24"/>
          <w:szCs w:val="24"/>
        </w:rPr>
        <w:t xml:space="preserve"> reported corticosteroid treatment before hospitalization</w:t>
      </w:r>
      <w:r w:rsidR="00437720">
        <w:rPr>
          <w:rFonts w:ascii="Times New Roman" w:hAnsi="Times New Roman" w:cs="Times New Roman"/>
          <w:sz w:val="24"/>
          <w:szCs w:val="24"/>
        </w:rPr>
        <w:t>.</w:t>
      </w:r>
      <w:r w:rsidR="008C6145">
        <w:rPr>
          <w:rFonts w:ascii="Times New Roman" w:hAnsi="Times New Roman" w:cs="Times New Roman"/>
          <w:sz w:val="24"/>
          <w:szCs w:val="24"/>
        </w:rPr>
        <w:fldChar w:fldCharType="begin">
          <w:fldData xml:space="preserve">PEVuZE5vdGU+PENpdGU+PEF1dGhvcj5HZXJpPC9BdXRob3I+PFllYXI+MjAxNTwvWWVhcj48UmVj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</w:fldData>
        </w:fldChar>
      </w:r>
      <w:r w:rsidR="008A72DC">
        <w:rPr>
          <w:rFonts w:ascii="Times New Roman" w:hAnsi="Times New Roman" w:cs="Times New Roman"/>
          <w:sz w:val="24"/>
          <w:szCs w:val="24"/>
        </w:rPr>
        <w:instrText xml:space="preserve"> ADDIN EN.CITE </w:instrText>
      </w:r>
      <w:r w:rsidR="008A72DC">
        <w:rPr>
          <w:rFonts w:ascii="Times New Roman" w:hAnsi="Times New Roman" w:cs="Times New Roman"/>
          <w:sz w:val="24"/>
          <w:szCs w:val="24"/>
        </w:rPr>
        <w:fldChar w:fldCharType="begin">
          <w:fldData xml:space="preserve">PEVuZE5vdGU+PENpdGU+PEF1dGhvcj5HZXJpPC9BdXRob3I+PFllYXI+MjAxNTwvWWVhcj48UmVj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</w:fldData>
        </w:fldChar>
      </w:r>
      <w:r w:rsidR="008A72DC">
        <w:rPr>
          <w:rFonts w:ascii="Times New Roman" w:hAnsi="Times New Roman" w:cs="Times New Roman"/>
          <w:sz w:val="24"/>
          <w:szCs w:val="24"/>
        </w:rPr>
        <w:instrText xml:space="preserve"> ADDIN EN.CITE.DATA </w:instrText>
      </w:r>
      <w:r w:rsidR="008A72DC">
        <w:rPr>
          <w:rFonts w:ascii="Times New Roman" w:hAnsi="Times New Roman" w:cs="Times New Roman"/>
          <w:sz w:val="24"/>
          <w:szCs w:val="24"/>
        </w:rPr>
      </w:r>
      <w:r w:rsidR="008A72DC">
        <w:rPr>
          <w:rFonts w:ascii="Times New Roman" w:hAnsi="Times New Roman" w:cs="Times New Roman"/>
          <w:sz w:val="24"/>
          <w:szCs w:val="24"/>
        </w:rPr>
        <w:fldChar w:fldCharType="end"/>
      </w:r>
      <w:r w:rsidR="008C6145">
        <w:rPr>
          <w:rFonts w:ascii="Times New Roman" w:hAnsi="Times New Roman" w:cs="Times New Roman"/>
          <w:sz w:val="24"/>
          <w:szCs w:val="24"/>
        </w:rPr>
        <w:fldChar w:fldCharType="separate"/>
      </w:r>
      <w:r w:rsidR="008A72DC" w:rsidRPr="008A72DC">
        <w:rPr>
          <w:rFonts w:ascii="Times New Roman" w:hAnsi="Times New Roman" w:cs="Times New Roman"/>
          <w:noProof/>
          <w:sz w:val="24"/>
          <w:szCs w:val="24"/>
          <w:vertAlign w:val="superscript"/>
        </w:rPr>
        <w:t>1</w:t>
      </w:r>
      <w:r w:rsidR="008C61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0EB3" w:rsidRPr="001A45E5">
        <w:rPr>
          <w:rFonts w:ascii="Times New Roman" w:hAnsi="Times New Roman" w:cs="Times New Roman"/>
          <w:sz w:val="24"/>
          <w:szCs w:val="24"/>
        </w:rPr>
        <w:t xml:space="preserve">The weighted prevalence of oral </w:t>
      </w:r>
      <w:r w:rsidR="001C0EB3">
        <w:rPr>
          <w:rFonts w:ascii="Times New Roman" w:hAnsi="Times New Roman" w:cs="Times New Roman"/>
          <w:sz w:val="24"/>
          <w:szCs w:val="24"/>
        </w:rPr>
        <w:t>corticosteroid</w:t>
      </w:r>
      <w:r w:rsidR="001C0EB3" w:rsidRPr="001A45E5">
        <w:rPr>
          <w:rFonts w:ascii="Times New Roman" w:hAnsi="Times New Roman" w:cs="Times New Roman"/>
          <w:sz w:val="24"/>
          <w:szCs w:val="24"/>
        </w:rPr>
        <w:t xml:space="preserve"> usage </w:t>
      </w:r>
      <w:r w:rsidR="009256E0">
        <w:rPr>
          <w:rFonts w:ascii="Times New Roman" w:hAnsi="Times New Roman" w:cs="Times New Roman"/>
          <w:sz w:val="24"/>
          <w:szCs w:val="24"/>
        </w:rPr>
        <w:t>among</w:t>
      </w:r>
      <w:r w:rsidR="009256E0" w:rsidRPr="001A45E5">
        <w:rPr>
          <w:rFonts w:ascii="Times New Roman" w:hAnsi="Times New Roman" w:cs="Times New Roman"/>
          <w:sz w:val="24"/>
          <w:szCs w:val="24"/>
        </w:rPr>
        <w:t xml:space="preserve"> the U</w:t>
      </w:r>
      <w:r w:rsidR="009256E0">
        <w:rPr>
          <w:rFonts w:ascii="Times New Roman" w:hAnsi="Times New Roman" w:cs="Times New Roman"/>
          <w:sz w:val="24"/>
          <w:szCs w:val="24"/>
        </w:rPr>
        <w:t>.</w:t>
      </w:r>
      <w:r w:rsidR="009256E0" w:rsidRPr="001A45E5">
        <w:rPr>
          <w:rFonts w:ascii="Times New Roman" w:hAnsi="Times New Roman" w:cs="Times New Roman"/>
          <w:sz w:val="24"/>
          <w:szCs w:val="24"/>
        </w:rPr>
        <w:t>S</w:t>
      </w:r>
      <w:r w:rsidR="009256E0">
        <w:rPr>
          <w:rFonts w:ascii="Times New Roman" w:hAnsi="Times New Roman" w:cs="Times New Roman"/>
          <w:sz w:val="24"/>
          <w:szCs w:val="24"/>
        </w:rPr>
        <w:t>.</w:t>
      </w:r>
      <w:r w:rsidR="009256E0" w:rsidRPr="001A45E5">
        <w:rPr>
          <w:rFonts w:ascii="Times New Roman" w:hAnsi="Times New Roman" w:cs="Times New Roman"/>
          <w:sz w:val="24"/>
          <w:szCs w:val="24"/>
        </w:rPr>
        <w:t xml:space="preserve"> general population </w:t>
      </w:r>
      <w:r w:rsidR="001C0EB3" w:rsidRPr="001A45E5">
        <w:rPr>
          <w:rFonts w:ascii="Times New Roman" w:hAnsi="Times New Roman" w:cs="Times New Roman"/>
          <w:sz w:val="24"/>
          <w:szCs w:val="24"/>
        </w:rPr>
        <w:t xml:space="preserve">was </w:t>
      </w:r>
      <w:r w:rsidR="00C52EAC">
        <w:rPr>
          <w:rFonts w:ascii="Times New Roman" w:hAnsi="Times New Roman" w:cs="Times New Roman"/>
          <w:sz w:val="24"/>
          <w:szCs w:val="24"/>
        </w:rPr>
        <w:t xml:space="preserve">estimated by using </w:t>
      </w:r>
      <w:r w:rsidR="009256E0">
        <w:rPr>
          <w:rFonts w:ascii="Times New Roman" w:hAnsi="Times New Roman" w:cs="Times New Roman"/>
          <w:sz w:val="24"/>
          <w:szCs w:val="24"/>
        </w:rPr>
        <w:t>the</w:t>
      </w:r>
      <w:r w:rsidR="001C0EB3" w:rsidRPr="001A45E5">
        <w:rPr>
          <w:rFonts w:ascii="Times New Roman" w:hAnsi="Times New Roman" w:cs="Times New Roman"/>
          <w:sz w:val="24"/>
          <w:szCs w:val="24"/>
        </w:rPr>
        <w:t xml:space="preserve"> N</w:t>
      </w:r>
      <w:r w:rsidR="001C0EB3">
        <w:rPr>
          <w:rFonts w:ascii="Times New Roman" w:hAnsi="Times New Roman" w:cs="Times New Roman"/>
          <w:sz w:val="24"/>
          <w:szCs w:val="24"/>
        </w:rPr>
        <w:t xml:space="preserve">ational </w:t>
      </w:r>
      <w:r w:rsidR="001C0EB3" w:rsidRPr="001A45E5">
        <w:rPr>
          <w:rFonts w:ascii="Times New Roman" w:hAnsi="Times New Roman" w:cs="Times New Roman"/>
          <w:sz w:val="24"/>
          <w:szCs w:val="24"/>
        </w:rPr>
        <w:t>H</w:t>
      </w:r>
      <w:r w:rsidR="001C0EB3">
        <w:rPr>
          <w:rFonts w:ascii="Times New Roman" w:hAnsi="Times New Roman" w:cs="Times New Roman"/>
          <w:sz w:val="24"/>
          <w:szCs w:val="24"/>
        </w:rPr>
        <w:t xml:space="preserve">ealth and </w:t>
      </w:r>
      <w:r w:rsidR="001C0EB3" w:rsidRPr="001A45E5">
        <w:rPr>
          <w:rFonts w:ascii="Times New Roman" w:hAnsi="Times New Roman" w:cs="Times New Roman"/>
          <w:sz w:val="24"/>
          <w:szCs w:val="24"/>
        </w:rPr>
        <w:t>N</w:t>
      </w:r>
      <w:r w:rsidR="001C0EB3">
        <w:rPr>
          <w:rFonts w:ascii="Times New Roman" w:hAnsi="Times New Roman" w:cs="Times New Roman"/>
          <w:sz w:val="24"/>
          <w:szCs w:val="24"/>
        </w:rPr>
        <w:t xml:space="preserve">utrition </w:t>
      </w:r>
      <w:r w:rsidR="001C0EB3" w:rsidRPr="001A45E5">
        <w:rPr>
          <w:rFonts w:ascii="Times New Roman" w:hAnsi="Times New Roman" w:cs="Times New Roman"/>
          <w:sz w:val="24"/>
          <w:szCs w:val="24"/>
        </w:rPr>
        <w:t>E</w:t>
      </w:r>
      <w:r w:rsidR="001C0EB3">
        <w:rPr>
          <w:rFonts w:ascii="Times New Roman" w:hAnsi="Times New Roman" w:cs="Times New Roman"/>
          <w:sz w:val="24"/>
          <w:szCs w:val="24"/>
        </w:rPr>
        <w:t xml:space="preserve">xamination </w:t>
      </w:r>
      <w:r w:rsidR="001C0EB3" w:rsidRPr="001A45E5">
        <w:rPr>
          <w:rFonts w:ascii="Times New Roman" w:hAnsi="Times New Roman" w:cs="Times New Roman"/>
          <w:sz w:val="24"/>
          <w:szCs w:val="24"/>
        </w:rPr>
        <w:t>S</w:t>
      </w:r>
      <w:r w:rsidR="001C0EB3">
        <w:rPr>
          <w:rFonts w:ascii="Times New Roman" w:hAnsi="Times New Roman" w:cs="Times New Roman"/>
          <w:sz w:val="24"/>
          <w:szCs w:val="24"/>
        </w:rPr>
        <w:t>urvey</w:t>
      </w:r>
      <w:r w:rsidR="001C0EB3" w:rsidRPr="001A45E5">
        <w:rPr>
          <w:rFonts w:ascii="Times New Roman" w:hAnsi="Times New Roman" w:cs="Times New Roman"/>
          <w:sz w:val="24"/>
          <w:szCs w:val="24"/>
        </w:rPr>
        <w:t xml:space="preserve"> </w:t>
      </w:r>
      <w:r w:rsidR="001C0EB3">
        <w:rPr>
          <w:rFonts w:ascii="Times New Roman" w:hAnsi="Times New Roman" w:cs="Times New Roman"/>
          <w:sz w:val="24"/>
          <w:szCs w:val="24"/>
        </w:rPr>
        <w:t>data 2017-March 2020 pre-pandemic.</w:t>
      </w:r>
      <w:r w:rsidR="001C0EB3">
        <w:rPr>
          <w:rFonts w:ascii="Times New Roman" w:hAnsi="Times New Roman" w:cs="Times New Roman"/>
          <w:sz w:val="24"/>
          <w:szCs w:val="24"/>
        </w:rPr>
        <w:fldChar w:fldCharType="begin"/>
      </w:r>
      <w:r w:rsidR="008A72DC">
        <w:rPr>
          <w:rFonts w:ascii="Times New Roman" w:hAnsi="Times New Roman" w:cs="Times New Roman"/>
          <w:sz w:val="24"/>
          <w:szCs w:val="24"/>
        </w:rPr>
        <w:instrText xml:space="preserve"> ADDIN EN.CITE &lt;EndNote&gt;&lt;Cite&gt;&lt;Author&gt;Centers for Disease Control and Prevention (CDC)&lt;/Author&gt;&lt;Year&gt;2021&lt;/Year&gt;&lt;RecNum&gt;18&lt;/RecNum&gt;&lt;DisplayText&gt;&lt;style face="superscript"&gt;2&lt;/style&gt;&lt;/DisplayText&gt;&lt;record&gt;&lt;rec-number&gt;18&lt;/rec-number&gt;&lt;foreign-keys&gt;&lt;key app="EN" db-id="twzver9r62pwtaew5rxvatp80rttwwd5awxv" timestamp="1665585057"&gt;18&lt;/key&gt;&lt;/foreign-keys&gt;&lt;ref-type name="Web Page"&gt;12&lt;/ref-type&gt;&lt;contributors&gt;&lt;authors&gt;&lt;author&gt;Centers for Disease Control and Prevention (CDC),, National Center for Health Statistics (NCHS)&lt;/author&gt;&lt;/authors&gt;&lt;/contributors&gt;&lt;titles&gt;&lt;title&gt;National Health and Nutrition Examination Survey Data 2017-March 2020 Pre-pandemic&lt;/title&gt;&lt;/titles&gt;&lt;volume&gt;2022&lt;/volume&gt;&lt;number&gt;October 12&lt;/number&gt;&lt;dates&gt;&lt;year&gt;2021&lt;/year&gt;&lt;/dates&gt;&lt;pub-location&gt;Hyattsville, MD: U.S. Department of Health and Human Services, Centers for Disease Control and Prevention&lt;/pub-location&gt;&lt;urls&gt;&lt;related-urls&gt;&lt;url&gt;https://wwwn.cdc.gov/nchs/nhanes/continuousnhanes/default.aspx?cycle=2017-2020&lt;/url&gt;&lt;/related-urls&gt;&lt;/urls&gt;&lt;/record&gt;&lt;/Cite&gt;&lt;/EndNote&gt;</w:instrText>
      </w:r>
      <w:r w:rsidR="001C0EB3">
        <w:rPr>
          <w:rFonts w:ascii="Times New Roman" w:hAnsi="Times New Roman" w:cs="Times New Roman"/>
          <w:sz w:val="24"/>
          <w:szCs w:val="24"/>
        </w:rPr>
        <w:fldChar w:fldCharType="separate"/>
      </w:r>
      <w:r w:rsidR="008A72DC" w:rsidRPr="008A72DC">
        <w:rPr>
          <w:rFonts w:ascii="Times New Roman" w:hAnsi="Times New Roman" w:cs="Times New Roman"/>
          <w:noProof/>
          <w:sz w:val="24"/>
          <w:szCs w:val="24"/>
          <w:vertAlign w:val="superscript"/>
        </w:rPr>
        <w:t>2</w:t>
      </w:r>
      <w:r w:rsidR="001C0EB3">
        <w:rPr>
          <w:rFonts w:ascii="Times New Roman" w:hAnsi="Times New Roman" w:cs="Times New Roman"/>
          <w:sz w:val="24"/>
          <w:szCs w:val="24"/>
        </w:rPr>
        <w:fldChar w:fldCharType="end"/>
      </w:r>
      <w:r w:rsidR="00FC567F">
        <w:rPr>
          <w:rFonts w:ascii="Times New Roman" w:hAnsi="Times New Roman" w:cs="Times New Roman"/>
          <w:sz w:val="24"/>
          <w:szCs w:val="24"/>
        </w:rPr>
        <w:t xml:space="preserve"> </w:t>
      </w:r>
      <w:r w:rsidR="00C52EAC">
        <w:rPr>
          <w:rFonts w:ascii="Times New Roman" w:hAnsi="Times New Roman" w:cs="Times New Roman"/>
          <w:sz w:val="24"/>
          <w:szCs w:val="24"/>
        </w:rPr>
        <w:t xml:space="preserve">The baseline estimate </w:t>
      </w:r>
      <w:r w:rsidR="00875C42">
        <w:rPr>
          <w:rFonts w:ascii="Times New Roman" w:hAnsi="Times New Roman" w:cs="Times New Roman"/>
          <w:sz w:val="24"/>
          <w:szCs w:val="24"/>
        </w:rPr>
        <w:t xml:space="preserve">was </w:t>
      </w:r>
      <w:r w:rsidR="00C52EAC" w:rsidRPr="001A45E5">
        <w:rPr>
          <w:rFonts w:ascii="Times New Roman" w:hAnsi="Times New Roman" w:cs="Times New Roman"/>
          <w:sz w:val="24"/>
          <w:szCs w:val="24"/>
        </w:rPr>
        <w:t>1.</w:t>
      </w:r>
      <w:r w:rsidR="00C52EAC">
        <w:rPr>
          <w:rFonts w:ascii="Times New Roman" w:hAnsi="Times New Roman" w:cs="Times New Roman"/>
          <w:sz w:val="24"/>
          <w:szCs w:val="24"/>
        </w:rPr>
        <w:t>46</w:t>
      </w:r>
      <w:r w:rsidR="00C52EAC" w:rsidRPr="001A45E5">
        <w:rPr>
          <w:rFonts w:ascii="Times New Roman" w:hAnsi="Times New Roman" w:cs="Times New Roman"/>
          <w:sz w:val="24"/>
          <w:szCs w:val="24"/>
        </w:rPr>
        <w:t xml:space="preserve">% </w:t>
      </w:r>
      <w:r w:rsidR="00C52EAC">
        <w:rPr>
          <w:rFonts w:ascii="Times New Roman" w:hAnsi="Times New Roman" w:cs="Times New Roman"/>
          <w:sz w:val="24"/>
          <w:szCs w:val="24"/>
        </w:rPr>
        <w:t>(95% Confidence intervals: 1.18%-1.80%)</w:t>
      </w:r>
      <w:r w:rsidR="008E1137">
        <w:rPr>
          <w:rFonts w:ascii="Times New Roman" w:hAnsi="Times New Roman" w:cs="Times New Roman"/>
          <w:sz w:val="24"/>
          <w:szCs w:val="24"/>
        </w:rPr>
        <w:t>.</w:t>
      </w:r>
      <w:r w:rsidR="00C52EAC">
        <w:rPr>
          <w:rFonts w:ascii="Times New Roman" w:hAnsi="Times New Roman" w:cs="Times New Roman"/>
          <w:sz w:val="24"/>
          <w:szCs w:val="24"/>
        </w:rPr>
        <w:t xml:space="preserve"> </w:t>
      </w:r>
      <w:proofErr w:type="gramStart"/>
      <w:r w:rsidR="002F5FFC">
        <w:rPr>
          <w:rFonts w:ascii="Times New Roman" w:hAnsi="Times New Roman" w:cs="Times New Roman"/>
          <w:sz w:val="24"/>
          <w:szCs w:val="24"/>
        </w:rPr>
        <w:t>Assuming</w:t>
      </w:r>
      <w:r w:rsidR="00D07F58" w:rsidRPr="0098182A">
        <w:rPr>
          <w:rFonts w:ascii="Times New Roman" w:hAnsi="Times New Roman" w:cs="Times New Roman"/>
          <w:sz w:val="24"/>
          <w:szCs w:val="24"/>
        </w:rPr>
        <w:t xml:space="preserve"> th</w:t>
      </w:r>
      <w:r w:rsidR="00E524C4">
        <w:rPr>
          <w:rFonts w:ascii="Times New Roman" w:hAnsi="Times New Roman" w:cs="Times New Roman"/>
          <w:sz w:val="24"/>
          <w:szCs w:val="24"/>
        </w:rPr>
        <w:t>at</w:t>
      </w:r>
      <w:proofErr w:type="gramEnd"/>
      <w:r w:rsidR="00D07F58" w:rsidRPr="0098182A">
        <w:rPr>
          <w:rFonts w:ascii="Times New Roman" w:hAnsi="Times New Roman" w:cs="Times New Roman"/>
          <w:sz w:val="24"/>
          <w:szCs w:val="24"/>
        </w:rPr>
        <w:t xml:space="preserve"> </w:t>
      </w:r>
      <w:r w:rsidR="002F5FFC">
        <w:rPr>
          <w:rFonts w:ascii="Times New Roman" w:hAnsi="Times New Roman" w:cs="Times New Roman"/>
          <w:sz w:val="24"/>
          <w:szCs w:val="24"/>
        </w:rPr>
        <w:t>patients with</w:t>
      </w:r>
      <w:r w:rsidR="00D07F58" w:rsidRPr="0098182A">
        <w:rPr>
          <w:rFonts w:ascii="Times New Roman" w:hAnsi="Times New Roman" w:cs="Times New Roman"/>
          <w:sz w:val="24"/>
          <w:szCs w:val="24"/>
        </w:rPr>
        <w:t xml:space="preserve"> </w:t>
      </w:r>
      <w:r w:rsidR="00162BB5">
        <w:rPr>
          <w:rFonts w:ascii="Times New Roman" w:hAnsi="Times New Roman" w:cs="Times New Roman"/>
          <w:sz w:val="24"/>
          <w:szCs w:val="24"/>
        </w:rPr>
        <w:t xml:space="preserve">chronic </w:t>
      </w:r>
      <w:r w:rsidR="00D07F58" w:rsidRPr="0098182A">
        <w:rPr>
          <w:rFonts w:ascii="Times New Roman" w:hAnsi="Times New Roman" w:cs="Times New Roman"/>
          <w:sz w:val="24"/>
          <w:szCs w:val="24"/>
        </w:rPr>
        <w:t xml:space="preserve">strongyloidiasis </w:t>
      </w:r>
      <w:r w:rsidR="009801B4">
        <w:rPr>
          <w:rFonts w:ascii="Times New Roman" w:hAnsi="Times New Roman" w:cs="Times New Roman"/>
          <w:sz w:val="24"/>
          <w:szCs w:val="24"/>
        </w:rPr>
        <w:t xml:space="preserve">initiate corticosteroid </w:t>
      </w:r>
      <w:r w:rsidR="00192124">
        <w:rPr>
          <w:rFonts w:ascii="Times New Roman" w:hAnsi="Times New Roman" w:cs="Times New Roman"/>
          <w:sz w:val="24"/>
          <w:szCs w:val="24"/>
        </w:rPr>
        <w:t xml:space="preserve">treatment at the same rate </w:t>
      </w:r>
      <w:r w:rsidR="00D07F58" w:rsidRPr="0098182A">
        <w:rPr>
          <w:rFonts w:ascii="Times New Roman" w:hAnsi="Times New Roman" w:cs="Times New Roman"/>
          <w:sz w:val="24"/>
          <w:szCs w:val="24"/>
        </w:rPr>
        <w:t>as the U</w:t>
      </w:r>
      <w:r w:rsidR="005F2412">
        <w:rPr>
          <w:rFonts w:ascii="Times New Roman" w:hAnsi="Times New Roman" w:cs="Times New Roman"/>
          <w:sz w:val="24"/>
          <w:szCs w:val="24"/>
        </w:rPr>
        <w:t>.</w:t>
      </w:r>
      <w:r w:rsidR="00D07F58" w:rsidRPr="0098182A">
        <w:rPr>
          <w:rFonts w:ascii="Times New Roman" w:hAnsi="Times New Roman" w:cs="Times New Roman"/>
          <w:sz w:val="24"/>
          <w:szCs w:val="24"/>
        </w:rPr>
        <w:t>S</w:t>
      </w:r>
      <w:r w:rsidR="005F2412">
        <w:rPr>
          <w:rFonts w:ascii="Times New Roman" w:hAnsi="Times New Roman" w:cs="Times New Roman"/>
          <w:sz w:val="24"/>
          <w:szCs w:val="24"/>
        </w:rPr>
        <w:t>.</w:t>
      </w:r>
      <w:r w:rsidR="00D07F58" w:rsidRPr="0098182A">
        <w:rPr>
          <w:rFonts w:ascii="Times New Roman" w:hAnsi="Times New Roman" w:cs="Times New Roman"/>
          <w:sz w:val="24"/>
          <w:szCs w:val="24"/>
        </w:rPr>
        <w:t xml:space="preserve"> general population</w:t>
      </w:r>
      <w:r w:rsidR="006A349C">
        <w:rPr>
          <w:rFonts w:ascii="Times New Roman" w:hAnsi="Times New Roman" w:cs="Times New Roman"/>
          <w:sz w:val="24"/>
          <w:szCs w:val="24"/>
        </w:rPr>
        <w:t xml:space="preserve">, we would estimate the risk of severe disease is elevated considerably for </w:t>
      </w:r>
      <w:r w:rsidR="000A58E4">
        <w:rPr>
          <w:rFonts w:ascii="Times New Roman" w:hAnsi="Times New Roman" w:cs="Times New Roman"/>
          <w:sz w:val="24"/>
          <w:szCs w:val="24"/>
        </w:rPr>
        <w:t>this subgroup</w:t>
      </w:r>
      <w:r w:rsidR="00D07F58" w:rsidRPr="0098182A">
        <w:rPr>
          <w:rFonts w:ascii="Times New Roman" w:hAnsi="Times New Roman" w:cs="Times New Roman"/>
          <w:sz w:val="24"/>
          <w:szCs w:val="24"/>
        </w:rPr>
        <w:t xml:space="preserve">. </w:t>
      </w:r>
      <w:r w:rsidR="008C6145" w:rsidRPr="0040556E">
        <w:rPr>
          <w:rFonts w:ascii="Times New Roman" w:hAnsi="Times New Roman" w:cs="Times New Roman"/>
          <w:sz w:val="24"/>
          <w:szCs w:val="24"/>
        </w:rPr>
        <w:t>The annual hospitalization rates of any individual with chronic strongyloidiasis to become severely ill and requir</w:t>
      </w:r>
      <w:r w:rsidR="006104C9">
        <w:rPr>
          <w:rFonts w:ascii="Times New Roman" w:hAnsi="Times New Roman" w:cs="Times New Roman"/>
          <w:sz w:val="24"/>
          <w:szCs w:val="24"/>
        </w:rPr>
        <w:t>e</w:t>
      </w:r>
      <w:r w:rsidR="008C6145" w:rsidRPr="0040556E">
        <w:rPr>
          <w:rFonts w:ascii="Times New Roman" w:hAnsi="Times New Roman" w:cs="Times New Roman"/>
          <w:sz w:val="24"/>
          <w:szCs w:val="24"/>
        </w:rPr>
        <w:t xml:space="preserve"> hospitalization, regardless of corticosteroid</w:t>
      </w:r>
      <w:r w:rsidR="00647281">
        <w:rPr>
          <w:rFonts w:ascii="Times New Roman" w:hAnsi="Times New Roman" w:cs="Times New Roman"/>
          <w:sz w:val="24"/>
          <w:szCs w:val="24"/>
        </w:rPr>
        <w:t xml:space="preserve"> use</w:t>
      </w:r>
      <w:r w:rsidR="008C6145" w:rsidRPr="0040556E">
        <w:rPr>
          <w:rFonts w:ascii="Times New Roman" w:hAnsi="Times New Roman" w:cs="Times New Roman"/>
          <w:sz w:val="24"/>
          <w:szCs w:val="24"/>
        </w:rPr>
        <w:t xml:space="preserve">, </w:t>
      </w:r>
      <w:r w:rsidR="00647281">
        <w:rPr>
          <w:rFonts w:ascii="Times New Roman" w:hAnsi="Times New Roman" w:cs="Times New Roman"/>
          <w:sz w:val="24"/>
          <w:szCs w:val="24"/>
        </w:rPr>
        <w:t>was</w:t>
      </w:r>
      <w:r w:rsidR="00647281" w:rsidRPr="0040556E">
        <w:rPr>
          <w:rFonts w:ascii="Times New Roman" w:hAnsi="Times New Roman" w:cs="Times New Roman"/>
          <w:sz w:val="24"/>
          <w:szCs w:val="24"/>
        </w:rPr>
        <w:t xml:space="preserve"> </w:t>
      </w:r>
      <w:r w:rsidR="008C6145" w:rsidRPr="0040556E">
        <w:rPr>
          <w:rFonts w:ascii="Times New Roman" w:hAnsi="Times New Roman" w:cs="Times New Roman"/>
          <w:sz w:val="24"/>
          <w:szCs w:val="24"/>
        </w:rPr>
        <w:t>estimated to be 0.0029 % in the United States.</w:t>
      </w:r>
      <w:r w:rsidR="008C6145">
        <w:rPr>
          <w:rFonts w:ascii="Times New Roman" w:hAnsi="Times New Roman" w:cs="Times New Roman"/>
          <w:sz w:val="24"/>
          <w:szCs w:val="24"/>
        </w:rPr>
        <w:fldChar w:fldCharType="begin">
          <w:fldData xml:space="preserve">PEVuZE5vdGU+PENpdGU+PEF1dGhvcj5NYXNrZXJ5PC9BdXRob3I+PFllYXI+MjAxNjwvWWVhcj48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</w:fldData>
        </w:fldChar>
      </w:r>
      <w:r w:rsidR="008A72DC">
        <w:rPr>
          <w:rFonts w:ascii="Times New Roman" w:hAnsi="Times New Roman" w:cs="Times New Roman"/>
          <w:sz w:val="24"/>
          <w:szCs w:val="24"/>
        </w:rPr>
        <w:instrText xml:space="preserve"> ADDIN EN.CITE </w:instrText>
      </w:r>
      <w:r w:rsidR="008A72DC">
        <w:rPr>
          <w:rFonts w:ascii="Times New Roman" w:hAnsi="Times New Roman" w:cs="Times New Roman"/>
          <w:sz w:val="24"/>
          <w:szCs w:val="24"/>
        </w:rPr>
        <w:fldChar w:fldCharType="begin">
          <w:fldData xml:space="preserve">PEVuZE5vdGU+PENpdGU+PEF1dGhvcj5NYXNrZXJ5PC9BdXRob3I+PFllYXI+MjAxNjwvWWVhcj48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</w:fldData>
        </w:fldChar>
      </w:r>
      <w:r w:rsidR="008A72DC">
        <w:rPr>
          <w:rFonts w:ascii="Times New Roman" w:hAnsi="Times New Roman" w:cs="Times New Roman"/>
          <w:sz w:val="24"/>
          <w:szCs w:val="24"/>
        </w:rPr>
        <w:instrText xml:space="preserve"> ADDIN EN.CITE.DATA </w:instrText>
      </w:r>
      <w:r w:rsidR="008A72DC">
        <w:rPr>
          <w:rFonts w:ascii="Times New Roman" w:hAnsi="Times New Roman" w:cs="Times New Roman"/>
          <w:sz w:val="24"/>
          <w:szCs w:val="24"/>
        </w:rPr>
      </w:r>
      <w:r w:rsidR="008A72DC">
        <w:rPr>
          <w:rFonts w:ascii="Times New Roman" w:hAnsi="Times New Roman" w:cs="Times New Roman"/>
          <w:sz w:val="24"/>
          <w:szCs w:val="24"/>
        </w:rPr>
        <w:fldChar w:fldCharType="end"/>
      </w:r>
      <w:r w:rsidR="008C6145">
        <w:rPr>
          <w:rFonts w:ascii="Times New Roman" w:hAnsi="Times New Roman" w:cs="Times New Roman"/>
          <w:sz w:val="24"/>
          <w:szCs w:val="24"/>
        </w:rPr>
        <w:fldChar w:fldCharType="separate"/>
      </w:r>
      <w:r w:rsidR="008A72DC" w:rsidRPr="008A72DC">
        <w:rPr>
          <w:rFonts w:ascii="Times New Roman" w:hAnsi="Times New Roman" w:cs="Times New Roman"/>
          <w:noProof/>
          <w:sz w:val="24"/>
          <w:szCs w:val="24"/>
          <w:vertAlign w:val="superscript"/>
        </w:rPr>
        <w:t>3</w:t>
      </w:r>
      <w:r w:rsidR="008C6145">
        <w:rPr>
          <w:rFonts w:ascii="Times New Roman" w:hAnsi="Times New Roman" w:cs="Times New Roman"/>
          <w:sz w:val="24"/>
          <w:szCs w:val="24"/>
        </w:rPr>
        <w:fldChar w:fldCharType="end"/>
      </w:r>
      <w:r w:rsidR="008C6145">
        <w:rPr>
          <w:rFonts w:ascii="Times New Roman" w:hAnsi="Times New Roman" w:cs="Times New Roman"/>
          <w:sz w:val="24"/>
          <w:szCs w:val="24"/>
        </w:rPr>
        <w:t xml:space="preserve"> </w:t>
      </w:r>
    </w:p>
    <w:p w14:paraId="45AF8496" w14:textId="77777777" w:rsidR="00EC799C" w:rsidRDefault="00406815" w:rsidP="00EC79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used a second hypothetical cohort </w:t>
      </w:r>
      <w:r w:rsidR="00367341">
        <w:rPr>
          <w:rFonts w:ascii="Times New Roman" w:hAnsi="Times New Roman" w:cs="Times New Roman"/>
          <w:sz w:val="24"/>
          <w:szCs w:val="24"/>
        </w:rPr>
        <w:t>with</w:t>
      </w:r>
      <w:r w:rsidR="00367341" w:rsidRPr="0098182A">
        <w:rPr>
          <w:rFonts w:ascii="Times New Roman" w:hAnsi="Times New Roman" w:cs="Times New Roman"/>
          <w:sz w:val="24"/>
          <w:szCs w:val="24"/>
        </w:rPr>
        <w:t xml:space="preserve"> 100,000 </w:t>
      </w:r>
      <w:r w:rsidR="00367341">
        <w:rPr>
          <w:rFonts w:ascii="Times New Roman" w:hAnsi="Times New Roman" w:cs="Times New Roman"/>
          <w:sz w:val="24"/>
          <w:szCs w:val="24"/>
        </w:rPr>
        <w:t xml:space="preserve">patients with chronic </w:t>
      </w:r>
      <w:r w:rsidR="00367341" w:rsidRPr="0098182A">
        <w:rPr>
          <w:rFonts w:ascii="Times New Roman" w:hAnsi="Times New Roman" w:cs="Times New Roman"/>
          <w:sz w:val="24"/>
          <w:szCs w:val="24"/>
        </w:rPr>
        <w:t>strongyloidiasis patients</w:t>
      </w:r>
      <w:r w:rsidR="00367341">
        <w:rPr>
          <w:rFonts w:ascii="Times New Roman" w:hAnsi="Times New Roman" w:cs="Times New Roman"/>
          <w:sz w:val="24"/>
          <w:szCs w:val="24"/>
        </w:rPr>
        <w:t xml:space="preserve"> </w:t>
      </w:r>
      <w:r>
        <w:rPr>
          <w:rFonts w:ascii="Times New Roman" w:hAnsi="Times New Roman" w:cs="Times New Roman"/>
          <w:sz w:val="24"/>
          <w:szCs w:val="24"/>
        </w:rPr>
        <w:t xml:space="preserve">to estimate the risk that patients with chronic strongyloidiasis develop severe disease requiring hospitalization when they </w:t>
      </w:r>
      <w:r w:rsidR="0004203B">
        <w:rPr>
          <w:rFonts w:ascii="Times New Roman" w:hAnsi="Times New Roman" w:cs="Times New Roman"/>
          <w:sz w:val="24"/>
          <w:szCs w:val="24"/>
        </w:rPr>
        <w:t>initiate corticosteroid use. Wi</w:t>
      </w:r>
      <w:r w:rsidR="00DF22CD">
        <w:rPr>
          <w:rFonts w:ascii="Times New Roman" w:hAnsi="Times New Roman" w:cs="Times New Roman"/>
          <w:sz w:val="24"/>
          <w:szCs w:val="24"/>
        </w:rPr>
        <w:t xml:space="preserve">th </w:t>
      </w:r>
      <w:r w:rsidR="000547C1">
        <w:rPr>
          <w:rFonts w:ascii="Times New Roman" w:hAnsi="Times New Roman" w:cs="Times New Roman"/>
          <w:sz w:val="24"/>
          <w:szCs w:val="24"/>
        </w:rPr>
        <w:t xml:space="preserve">an annual hospitalization rate of </w:t>
      </w:r>
      <w:r w:rsidR="00D07F58" w:rsidRPr="0098182A">
        <w:rPr>
          <w:rFonts w:ascii="Times New Roman" w:hAnsi="Times New Roman" w:cs="Times New Roman"/>
          <w:sz w:val="24"/>
          <w:szCs w:val="24"/>
        </w:rPr>
        <w:t>0.0029%</w:t>
      </w:r>
      <w:r w:rsidR="0004203B">
        <w:rPr>
          <w:rFonts w:ascii="Times New Roman" w:hAnsi="Times New Roman" w:cs="Times New Roman"/>
          <w:sz w:val="24"/>
          <w:szCs w:val="24"/>
        </w:rPr>
        <w:t xml:space="preserve">, this would result in </w:t>
      </w:r>
      <w:r w:rsidR="0004203B" w:rsidRPr="0098182A">
        <w:rPr>
          <w:rFonts w:ascii="Times New Roman" w:hAnsi="Times New Roman" w:cs="Times New Roman"/>
          <w:sz w:val="24"/>
          <w:szCs w:val="24"/>
        </w:rPr>
        <w:t>2.9</w:t>
      </w:r>
      <w:r w:rsidR="0004203B">
        <w:rPr>
          <w:rFonts w:ascii="Times New Roman" w:hAnsi="Times New Roman" w:cs="Times New Roman"/>
          <w:sz w:val="24"/>
          <w:szCs w:val="24"/>
        </w:rPr>
        <w:t xml:space="preserve"> hospitalized strongyloidiasis</w:t>
      </w:r>
      <w:r w:rsidR="0004203B" w:rsidRPr="0098182A">
        <w:rPr>
          <w:rFonts w:ascii="Times New Roman" w:hAnsi="Times New Roman" w:cs="Times New Roman"/>
          <w:sz w:val="24"/>
          <w:szCs w:val="24"/>
        </w:rPr>
        <w:t xml:space="preserve"> </w:t>
      </w:r>
      <w:r w:rsidR="0004203B">
        <w:rPr>
          <w:rFonts w:ascii="Times New Roman" w:hAnsi="Times New Roman" w:cs="Times New Roman"/>
          <w:sz w:val="24"/>
          <w:szCs w:val="24"/>
        </w:rPr>
        <w:t>patients</w:t>
      </w:r>
      <w:r w:rsidR="00D07F58" w:rsidRPr="0098182A">
        <w:rPr>
          <w:rFonts w:ascii="Times New Roman" w:hAnsi="Times New Roman" w:cs="Times New Roman"/>
          <w:sz w:val="24"/>
          <w:szCs w:val="24"/>
        </w:rPr>
        <w:t xml:space="preserve">. </w:t>
      </w:r>
      <w:r w:rsidR="00880E21">
        <w:rPr>
          <w:rFonts w:ascii="Times New Roman" w:hAnsi="Times New Roman" w:cs="Times New Roman"/>
          <w:sz w:val="24"/>
          <w:szCs w:val="24"/>
        </w:rPr>
        <w:t>Assuming</w:t>
      </w:r>
      <w:r w:rsidR="00D07F58" w:rsidRPr="0098182A">
        <w:rPr>
          <w:rFonts w:ascii="Times New Roman" w:hAnsi="Times New Roman" w:cs="Times New Roman"/>
          <w:sz w:val="24"/>
          <w:szCs w:val="24"/>
        </w:rPr>
        <w:t xml:space="preserve"> 83.5% </w:t>
      </w:r>
      <w:r w:rsidR="00D07F58" w:rsidRPr="0098182A">
        <w:rPr>
          <w:rFonts w:ascii="Times New Roman" w:hAnsi="Times New Roman" w:cs="Times New Roman"/>
          <w:sz w:val="24"/>
          <w:szCs w:val="24"/>
        </w:rPr>
        <w:lastRenderedPageBreak/>
        <w:t xml:space="preserve">of </w:t>
      </w:r>
      <w:r w:rsidR="000417B4">
        <w:rPr>
          <w:rFonts w:ascii="Times New Roman" w:hAnsi="Times New Roman" w:cs="Times New Roman"/>
          <w:sz w:val="24"/>
          <w:szCs w:val="24"/>
        </w:rPr>
        <w:t>patients</w:t>
      </w:r>
      <w:r w:rsidR="00D07F58" w:rsidRPr="0098182A">
        <w:rPr>
          <w:rFonts w:ascii="Times New Roman" w:hAnsi="Times New Roman" w:cs="Times New Roman"/>
          <w:sz w:val="24"/>
          <w:szCs w:val="24"/>
        </w:rPr>
        <w:t xml:space="preserve"> hospitalized with </w:t>
      </w:r>
      <w:r w:rsidR="00B06DDD">
        <w:rPr>
          <w:rFonts w:ascii="Times New Roman" w:hAnsi="Times New Roman" w:cs="Times New Roman"/>
          <w:sz w:val="24"/>
          <w:szCs w:val="24"/>
        </w:rPr>
        <w:t>disseminated strongyloid</w:t>
      </w:r>
      <w:r w:rsidR="0090128B">
        <w:rPr>
          <w:rFonts w:ascii="Times New Roman" w:hAnsi="Times New Roman" w:cs="Times New Roman"/>
          <w:sz w:val="24"/>
          <w:szCs w:val="24"/>
        </w:rPr>
        <w:t>iasis</w:t>
      </w:r>
      <w:r w:rsidR="009B6B14">
        <w:rPr>
          <w:rFonts w:ascii="Times New Roman" w:hAnsi="Times New Roman" w:cs="Times New Roman"/>
          <w:sz w:val="24"/>
          <w:szCs w:val="24"/>
        </w:rPr>
        <w:t xml:space="preserve"> were treated with</w:t>
      </w:r>
      <w:r w:rsidR="00D07F58" w:rsidRPr="0098182A">
        <w:rPr>
          <w:rFonts w:ascii="Times New Roman" w:hAnsi="Times New Roman" w:cs="Times New Roman"/>
          <w:sz w:val="24"/>
          <w:szCs w:val="24"/>
        </w:rPr>
        <w:t xml:space="preserve"> corticosteroids, </w:t>
      </w:r>
      <w:r w:rsidR="00C22BF1">
        <w:rPr>
          <w:rFonts w:ascii="Times New Roman" w:hAnsi="Times New Roman" w:cs="Times New Roman"/>
          <w:sz w:val="24"/>
          <w:szCs w:val="24"/>
        </w:rPr>
        <w:t xml:space="preserve">we would estimate </w:t>
      </w:r>
      <w:r w:rsidR="00D07F58" w:rsidRPr="0098182A">
        <w:rPr>
          <w:rFonts w:ascii="Times New Roman" w:hAnsi="Times New Roman" w:cs="Times New Roman"/>
          <w:sz w:val="24"/>
          <w:szCs w:val="24"/>
        </w:rPr>
        <w:t xml:space="preserve">2.42 </w:t>
      </w:r>
      <w:r w:rsidR="00D54194">
        <w:rPr>
          <w:rFonts w:ascii="Times New Roman" w:hAnsi="Times New Roman" w:cs="Times New Roman"/>
          <w:sz w:val="24"/>
          <w:szCs w:val="24"/>
        </w:rPr>
        <w:t xml:space="preserve">hospitalized </w:t>
      </w:r>
      <w:r w:rsidR="00C22BF1">
        <w:rPr>
          <w:rFonts w:ascii="Times New Roman" w:hAnsi="Times New Roman" w:cs="Times New Roman"/>
          <w:sz w:val="24"/>
          <w:szCs w:val="24"/>
        </w:rPr>
        <w:t xml:space="preserve">strongyloidiasis </w:t>
      </w:r>
      <w:r w:rsidR="00D07F58" w:rsidRPr="0098182A">
        <w:rPr>
          <w:rFonts w:ascii="Times New Roman" w:hAnsi="Times New Roman" w:cs="Times New Roman"/>
          <w:sz w:val="24"/>
          <w:szCs w:val="24"/>
        </w:rPr>
        <w:t>patients</w:t>
      </w:r>
      <w:r w:rsidR="0090128B">
        <w:rPr>
          <w:rFonts w:ascii="Times New Roman" w:hAnsi="Times New Roman" w:cs="Times New Roman"/>
          <w:sz w:val="24"/>
          <w:szCs w:val="24"/>
        </w:rPr>
        <w:t xml:space="preserve"> </w:t>
      </w:r>
      <w:r w:rsidR="009B6B14">
        <w:rPr>
          <w:rFonts w:ascii="Times New Roman" w:hAnsi="Times New Roman" w:cs="Times New Roman"/>
          <w:sz w:val="24"/>
          <w:szCs w:val="24"/>
        </w:rPr>
        <w:t xml:space="preserve">were treated with </w:t>
      </w:r>
      <w:r w:rsidR="00D07F58" w:rsidRPr="0098182A">
        <w:rPr>
          <w:rFonts w:ascii="Times New Roman" w:hAnsi="Times New Roman" w:cs="Times New Roman"/>
          <w:sz w:val="24"/>
          <w:szCs w:val="24"/>
        </w:rPr>
        <w:t xml:space="preserve">corticosteroids (2.9 </w:t>
      </w:r>
      <w:r w:rsidR="00FA2F54">
        <w:rPr>
          <w:rFonts w:ascii="Times New Roman" w:hAnsi="Times New Roman" w:cs="Times New Roman"/>
          <w:sz w:val="24"/>
          <w:szCs w:val="24"/>
        </w:rPr>
        <w:t>×</w:t>
      </w:r>
      <w:r w:rsidR="00D07F58" w:rsidRPr="0098182A">
        <w:rPr>
          <w:rFonts w:ascii="Times New Roman" w:hAnsi="Times New Roman" w:cs="Times New Roman"/>
          <w:sz w:val="24"/>
          <w:szCs w:val="24"/>
        </w:rPr>
        <w:t xml:space="preserve"> 83.5%)</w:t>
      </w:r>
      <w:r w:rsidR="00C22BF1">
        <w:rPr>
          <w:rFonts w:ascii="Times New Roman" w:hAnsi="Times New Roman" w:cs="Times New Roman"/>
          <w:sz w:val="24"/>
          <w:szCs w:val="24"/>
        </w:rPr>
        <w:t xml:space="preserve"> and that the remainder would have developed seve</w:t>
      </w:r>
      <w:r w:rsidR="000D1C47">
        <w:rPr>
          <w:rFonts w:ascii="Times New Roman" w:hAnsi="Times New Roman" w:cs="Times New Roman"/>
          <w:sz w:val="24"/>
          <w:szCs w:val="24"/>
        </w:rPr>
        <w:t>re disease leading to hospitalization without initiating corticosteroid use</w:t>
      </w:r>
      <w:r w:rsidR="00D07F58" w:rsidRPr="0098182A">
        <w:rPr>
          <w:rFonts w:ascii="Times New Roman" w:hAnsi="Times New Roman" w:cs="Times New Roman"/>
          <w:sz w:val="24"/>
          <w:szCs w:val="24"/>
        </w:rPr>
        <w:t xml:space="preserve">. </w:t>
      </w:r>
      <w:r w:rsidR="0090128B">
        <w:rPr>
          <w:rFonts w:ascii="Times New Roman" w:hAnsi="Times New Roman" w:cs="Times New Roman"/>
          <w:sz w:val="24"/>
          <w:szCs w:val="24"/>
        </w:rPr>
        <w:t xml:space="preserve"> </w:t>
      </w:r>
      <w:r w:rsidR="00D07F58" w:rsidRPr="0098182A">
        <w:rPr>
          <w:rFonts w:ascii="Times New Roman" w:hAnsi="Times New Roman" w:cs="Times New Roman"/>
          <w:sz w:val="24"/>
          <w:szCs w:val="24"/>
        </w:rPr>
        <w:t>Because we assumed that</w:t>
      </w:r>
      <w:r w:rsidR="00A0128E">
        <w:rPr>
          <w:rFonts w:ascii="Times New Roman" w:hAnsi="Times New Roman" w:cs="Times New Roman"/>
          <w:sz w:val="24"/>
          <w:szCs w:val="24"/>
        </w:rPr>
        <w:t xml:space="preserve"> patients with chronic str</w:t>
      </w:r>
      <w:r w:rsidR="00C74455">
        <w:rPr>
          <w:rFonts w:ascii="Times New Roman" w:hAnsi="Times New Roman" w:cs="Times New Roman"/>
          <w:sz w:val="24"/>
          <w:szCs w:val="24"/>
        </w:rPr>
        <w:t>o</w:t>
      </w:r>
      <w:r w:rsidR="00EF296C">
        <w:rPr>
          <w:rFonts w:ascii="Times New Roman" w:hAnsi="Times New Roman" w:cs="Times New Roman"/>
          <w:sz w:val="24"/>
          <w:szCs w:val="24"/>
        </w:rPr>
        <w:t>n</w:t>
      </w:r>
      <w:r w:rsidR="00A0128E">
        <w:rPr>
          <w:rFonts w:ascii="Times New Roman" w:hAnsi="Times New Roman" w:cs="Times New Roman"/>
          <w:sz w:val="24"/>
          <w:szCs w:val="24"/>
        </w:rPr>
        <w:t>gyloidiasis were as likely as the general U.S. population</w:t>
      </w:r>
      <w:r w:rsidR="003C561B">
        <w:rPr>
          <w:rFonts w:ascii="Times New Roman" w:hAnsi="Times New Roman" w:cs="Times New Roman"/>
          <w:sz w:val="24"/>
          <w:szCs w:val="24"/>
        </w:rPr>
        <w:t>, we assu</w:t>
      </w:r>
      <w:r w:rsidR="000D7121">
        <w:rPr>
          <w:rFonts w:ascii="Times New Roman" w:hAnsi="Times New Roman" w:cs="Times New Roman"/>
          <w:sz w:val="24"/>
          <w:szCs w:val="24"/>
        </w:rPr>
        <w:t>med that</w:t>
      </w:r>
      <w:r w:rsidR="00D07F58" w:rsidRPr="0098182A">
        <w:rPr>
          <w:rFonts w:ascii="Times New Roman" w:hAnsi="Times New Roman" w:cs="Times New Roman"/>
          <w:sz w:val="24"/>
          <w:szCs w:val="24"/>
        </w:rPr>
        <w:t xml:space="preserve"> </w:t>
      </w:r>
      <w:r w:rsidR="0090128B">
        <w:rPr>
          <w:rFonts w:ascii="Times New Roman" w:hAnsi="Times New Roman" w:cs="Times New Roman"/>
          <w:sz w:val="24"/>
          <w:szCs w:val="24"/>
        </w:rPr>
        <w:t>1.46</w:t>
      </w:r>
      <w:r w:rsidR="00D07F58" w:rsidRPr="0098182A">
        <w:rPr>
          <w:rFonts w:ascii="Times New Roman" w:hAnsi="Times New Roman" w:cs="Times New Roman"/>
          <w:sz w:val="24"/>
          <w:szCs w:val="24"/>
        </w:rPr>
        <w:t xml:space="preserve">% of strongyloidiasis patients </w:t>
      </w:r>
      <w:r w:rsidR="000D7121">
        <w:rPr>
          <w:rFonts w:ascii="Times New Roman" w:hAnsi="Times New Roman" w:cs="Times New Roman"/>
          <w:sz w:val="24"/>
          <w:szCs w:val="24"/>
        </w:rPr>
        <w:t xml:space="preserve">in this </w:t>
      </w:r>
      <w:r w:rsidR="00CC24CE">
        <w:rPr>
          <w:rFonts w:ascii="Times New Roman" w:hAnsi="Times New Roman" w:cs="Times New Roman"/>
          <w:sz w:val="24"/>
          <w:szCs w:val="24"/>
        </w:rPr>
        <w:t>hypothetical</w:t>
      </w:r>
      <w:r w:rsidR="000D7121">
        <w:rPr>
          <w:rFonts w:ascii="Times New Roman" w:hAnsi="Times New Roman" w:cs="Times New Roman"/>
          <w:sz w:val="24"/>
          <w:szCs w:val="24"/>
        </w:rPr>
        <w:t xml:space="preserve"> cohort </w:t>
      </w:r>
      <w:r w:rsidR="00AC4283">
        <w:rPr>
          <w:rFonts w:ascii="Times New Roman" w:hAnsi="Times New Roman" w:cs="Times New Roman"/>
          <w:sz w:val="24"/>
          <w:szCs w:val="24"/>
        </w:rPr>
        <w:t>would initiate</w:t>
      </w:r>
      <w:r w:rsidR="00D07F58" w:rsidRPr="0098182A">
        <w:rPr>
          <w:rFonts w:ascii="Times New Roman" w:hAnsi="Times New Roman" w:cs="Times New Roman"/>
          <w:sz w:val="24"/>
          <w:szCs w:val="24"/>
        </w:rPr>
        <w:t xml:space="preserve"> corticosteroid</w:t>
      </w:r>
      <w:r w:rsidR="00AC4283">
        <w:rPr>
          <w:rFonts w:ascii="Times New Roman" w:hAnsi="Times New Roman" w:cs="Times New Roman"/>
          <w:sz w:val="24"/>
          <w:szCs w:val="24"/>
        </w:rPr>
        <w:t xml:space="preserve"> </w:t>
      </w:r>
      <w:r w:rsidR="000D356A">
        <w:rPr>
          <w:rFonts w:ascii="Times New Roman" w:hAnsi="Times New Roman" w:cs="Times New Roman"/>
          <w:sz w:val="24"/>
          <w:szCs w:val="24"/>
        </w:rPr>
        <w:t xml:space="preserve">treatment </w:t>
      </w:r>
      <w:r w:rsidR="00D90C53">
        <w:rPr>
          <w:rFonts w:ascii="Times New Roman" w:hAnsi="Times New Roman" w:cs="Times New Roman"/>
          <w:sz w:val="24"/>
          <w:szCs w:val="24"/>
        </w:rPr>
        <w:t>(</w:t>
      </w:r>
      <w:r w:rsidR="006F4C01">
        <w:rPr>
          <w:rFonts w:ascii="Times New Roman" w:hAnsi="Times New Roman" w:cs="Times New Roman"/>
          <w:sz w:val="24"/>
          <w:szCs w:val="24"/>
        </w:rPr>
        <w:t>1</w:t>
      </w:r>
      <w:r w:rsidR="00D07F58" w:rsidRPr="0098182A">
        <w:rPr>
          <w:rFonts w:ascii="Times New Roman" w:hAnsi="Times New Roman" w:cs="Times New Roman"/>
          <w:sz w:val="24"/>
          <w:szCs w:val="24"/>
        </w:rPr>
        <w:t>,</w:t>
      </w:r>
      <w:r w:rsidR="006F4C01">
        <w:rPr>
          <w:rFonts w:ascii="Times New Roman" w:hAnsi="Times New Roman" w:cs="Times New Roman"/>
          <w:sz w:val="24"/>
          <w:szCs w:val="24"/>
        </w:rPr>
        <w:t>4</w:t>
      </w:r>
      <w:r w:rsidR="00D07F58" w:rsidRPr="0098182A">
        <w:rPr>
          <w:rFonts w:ascii="Times New Roman" w:hAnsi="Times New Roman" w:cs="Times New Roman"/>
          <w:sz w:val="24"/>
          <w:szCs w:val="24"/>
        </w:rPr>
        <w:t xml:space="preserve">60 </w:t>
      </w:r>
      <w:r w:rsidR="00D90C53">
        <w:rPr>
          <w:rFonts w:ascii="Times New Roman" w:hAnsi="Times New Roman" w:cs="Times New Roman"/>
          <w:sz w:val="24"/>
          <w:szCs w:val="24"/>
        </w:rPr>
        <w:t xml:space="preserve">chronic </w:t>
      </w:r>
      <w:r w:rsidR="00D07F58" w:rsidRPr="0098182A">
        <w:rPr>
          <w:rFonts w:ascii="Times New Roman" w:hAnsi="Times New Roman" w:cs="Times New Roman"/>
          <w:sz w:val="24"/>
          <w:szCs w:val="24"/>
        </w:rPr>
        <w:t>strongyloidiasis patients treated with corticosteroids</w:t>
      </w:r>
      <w:r w:rsidR="00D90C53">
        <w:rPr>
          <w:rFonts w:ascii="Times New Roman" w:hAnsi="Times New Roman" w:cs="Times New Roman"/>
          <w:sz w:val="24"/>
          <w:szCs w:val="24"/>
        </w:rPr>
        <w:t>)</w:t>
      </w:r>
      <w:r w:rsidR="00D07F58" w:rsidRPr="0098182A">
        <w:rPr>
          <w:rFonts w:ascii="Times New Roman" w:hAnsi="Times New Roman" w:cs="Times New Roman"/>
          <w:sz w:val="24"/>
          <w:szCs w:val="24"/>
        </w:rPr>
        <w:t>.</w:t>
      </w:r>
      <w:r w:rsidR="0027639D">
        <w:rPr>
          <w:rFonts w:ascii="Times New Roman" w:hAnsi="Times New Roman" w:cs="Times New Roman"/>
          <w:sz w:val="24"/>
          <w:szCs w:val="24"/>
        </w:rPr>
        <w:t xml:space="preserve"> </w:t>
      </w:r>
      <w:r w:rsidR="00A82C89">
        <w:rPr>
          <w:rFonts w:ascii="Times New Roman" w:hAnsi="Times New Roman" w:cs="Times New Roman"/>
          <w:sz w:val="24"/>
          <w:szCs w:val="24"/>
        </w:rPr>
        <w:t>Then,</w:t>
      </w:r>
      <w:r w:rsidR="00D07F58" w:rsidRPr="0098182A">
        <w:rPr>
          <w:rFonts w:ascii="Times New Roman" w:hAnsi="Times New Roman" w:cs="Times New Roman"/>
          <w:sz w:val="24"/>
          <w:szCs w:val="24"/>
        </w:rPr>
        <w:t xml:space="preserve"> </w:t>
      </w:r>
      <w:r w:rsidR="00824F83">
        <w:rPr>
          <w:rFonts w:ascii="Times New Roman" w:hAnsi="Times New Roman" w:cs="Times New Roman"/>
          <w:sz w:val="24"/>
          <w:szCs w:val="24"/>
        </w:rPr>
        <w:t>we estimated the annual risk of hospitalization for this subgroup within the coho</w:t>
      </w:r>
      <w:r w:rsidR="00D529EC">
        <w:rPr>
          <w:rFonts w:ascii="Times New Roman" w:hAnsi="Times New Roman" w:cs="Times New Roman"/>
          <w:sz w:val="24"/>
          <w:szCs w:val="24"/>
        </w:rPr>
        <w:t xml:space="preserve">rt by dividing </w:t>
      </w:r>
      <w:r w:rsidR="00D07F58" w:rsidRPr="0098182A">
        <w:rPr>
          <w:rFonts w:ascii="Times New Roman" w:hAnsi="Times New Roman" w:cs="Times New Roman"/>
          <w:sz w:val="24"/>
          <w:szCs w:val="24"/>
        </w:rPr>
        <w:t xml:space="preserve">2.42 </w:t>
      </w:r>
      <w:r w:rsidR="00554672">
        <w:rPr>
          <w:rFonts w:ascii="Times New Roman" w:hAnsi="Times New Roman" w:cs="Times New Roman"/>
          <w:sz w:val="24"/>
          <w:szCs w:val="24"/>
        </w:rPr>
        <w:t xml:space="preserve">hospitalized </w:t>
      </w:r>
      <w:r w:rsidR="00D07F58" w:rsidRPr="0098182A">
        <w:rPr>
          <w:rFonts w:ascii="Times New Roman" w:hAnsi="Times New Roman" w:cs="Times New Roman"/>
          <w:sz w:val="24"/>
          <w:szCs w:val="24"/>
        </w:rPr>
        <w:t xml:space="preserve">patients </w:t>
      </w:r>
      <w:r w:rsidR="00554672">
        <w:rPr>
          <w:rFonts w:ascii="Times New Roman" w:hAnsi="Times New Roman" w:cs="Times New Roman"/>
          <w:sz w:val="24"/>
          <w:szCs w:val="24"/>
        </w:rPr>
        <w:t>by the estimated</w:t>
      </w:r>
      <w:r w:rsidR="00D07F58" w:rsidRPr="0098182A">
        <w:rPr>
          <w:rFonts w:ascii="Times New Roman" w:hAnsi="Times New Roman" w:cs="Times New Roman"/>
          <w:sz w:val="24"/>
          <w:szCs w:val="24"/>
        </w:rPr>
        <w:t xml:space="preserve"> </w:t>
      </w:r>
      <w:r w:rsidR="00A82C89">
        <w:rPr>
          <w:rFonts w:ascii="Times New Roman" w:hAnsi="Times New Roman" w:cs="Times New Roman"/>
          <w:sz w:val="24"/>
          <w:szCs w:val="24"/>
        </w:rPr>
        <w:t>1,460</w:t>
      </w:r>
      <w:r w:rsidR="00D07F58" w:rsidRPr="0098182A">
        <w:rPr>
          <w:rFonts w:ascii="Times New Roman" w:hAnsi="Times New Roman" w:cs="Times New Roman"/>
          <w:sz w:val="24"/>
          <w:szCs w:val="24"/>
        </w:rPr>
        <w:t xml:space="preserve"> </w:t>
      </w:r>
      <w:r w:rsidR="00554672">
        <w:rPr>
          <w:rFonts w:ascii="Times New Roman" w:hAnsi="Times New Roman" w:cs="Times New Roman"/>
          <w:sz w:val="24"/>
          <w:szCs w:val="24"/>
        </w:rPr>
        <w:t xml:space="preserve">chronic </w:t>
      </w:r>
      <w:r w:rsidR="00D07F58" w:rsidRPr="0098182A">
        <w:rPr>
          <w:rFonts w:ascii="Times New Roman" w:hAnsi="Times New Roman" w:cs="Times New Roman"/>
          <w:sz w:val="24"/>
          <w:szCs w:val="24"/>
        </w:rPr>
        <w:t xml:space="preserve">strongyloidiasis patients who </w:t>
      </w:r>
      <w:r w:rsidR="00554672">
        <w:rPr>
          <w:rFonts w:ascii="Times New Roman" w:hAnsi="Times New Roman" w:cs="Times New Roman"/>
          <w:sz w:val="24"/>
          <w:szCs w:val="24"/>
        </w:rPr>
        <w:t>initiated</w:t>
      </w:r>
      <w:r w:rsidR="00554672" w:rsidRPr="0098182A">
        <w:rPr>
          <w:rFonts w:ascii="Times New Roman" w:hAnsi="Times New Roman" w:cs="Times New Roman"/>
          <w:sz w:val="24"/>
          <w:szCs w:val="24"/>
        </w:rPr>
        <w:t xml:space="preserve"> </w:t>
      </w:r>
      <w:r w:rsidR="00D07F58" w:rsidRPr="0098182A">
        <w:rPr>
          <w:rFonts w:ascii="Times New Roman" w:hAnsi="Times New Roman" w:cs="Times New Roman"/>
          <w:sz w:val="24"/>
          <w:szCs w:val="24"/>
        </w:rPr>
        <w:t xml:space="preserve">corticosteroid treatment. </w:t>
      </w:r>
      <w:r w:rsidR="00554672">
        <w:rPr>
          <w:rFonts w:ascii="Times New Roman" w:hAnsi="Times New Roman" w:cs="Times New Roman"/>
          <w:sz w:val="24"/>
          <w:szCs w:val="24"/>
        </w:rPr>
        <w:t>Thus, our most like estimate of the</w:t>
      </w:r>
      <w:r w:rsidR="00554672" w:rsidRPr="0098182A">
        <w:rPr>
          <w:rFonts w:ascii="Times New Roman" w:hAnsi="Times New Roman" w:cs="Times New Roman"/>
          <w:sz w:val="24"/>
          <w:szCs w:val="24"/>
        </w:rPr>
        <w:t xml:space="preserve"> </w:t>
      </w:r>
      <w:r w:rsidR="00D07F58" w:rsidRPr="0098182A">
        <w:rPr>
          <w:rFonts w:ascii="Times New Roman" w:hAnsi="Times New Roman" w:cs="Times New Roman"/>
          <w:sz w:val="24"/>
          <w:szCs w:val="24"/>
        </w:rPr>
        <w:t xml:space="preserve">hospitalization rate </w:t>
      </w:r>
      <w:r w:rsidR="00554672">
        <w:rPr>
          <w:rFonts w:ascii="Times New Roman" w:hAnsi="Times New Roman" w:cs="Times New Roman"/>
          <w:sz w:val="24"/>
          <w:szCs w:val="24"/>
        </w:rPr>
        <w:t>for chronic</w:t>
      </w:r>
      <w:r w:rsidR="00554672" w:rsidRPr="0098182A">
        <w:rPr>
          <w:rFonts w:ascii="Times New Roman" w:hAnsi="Times New Roman" w:cs="Times New Roman"/>
          <w:sz w:val="24"/>
          <w:szCs w:val="24"/>
        </w:rPr>
        <w:t xml:space="preserve"> </w:t>
      </w:r>
      <w:r w:rsidR="00D07F58" w:rsidRPr="0098182A">
        <w:rPr>
          <w:rFonts w:ascii="Times New Roman" w:hAnsi="Times New Roman" w:cs="Times New Roman"/>
          <w:sz w:val="24"/>
          <w:szCs w:val="24"/>
        </w:rPr>
        <w:t xml:space="preserve">strongyloidiasis patients who </w:t>
      </w:r>
      <w:r w:rsidR="00554672">
        <w:rPr>
          <w:rFonts w:ascii="Times New Roman" w:hAnsi="Times New Roman" w:cs="Times New Roman"/>
          <w:sz w:val="24"/>
          <w:szCs w:val="24"/>
        </w:rPr>
        <w:t>initiate corticosteroid treatment</w:t>
      </w:r>
      <w:r w:rsidR="00D07F58" w:rsidRPr="0098182A">
        <w:rPr>
          <w:rFonts w:ascii="Times New Roman" w:hAnsi="Times New Roman" w:cs="Times New Roman"/>
          <w:sz w:val="24"/>
          <w:szCs w:val="24"/>
        </w:rPr>
        <w:t xml:space="preserve"> is 0.</w:t>
      </w:r>
      <w:r w:rsidR="001C64FA">
        <w:rPr>
          <w:rFonts w:ascii="Times New Roman" w:hAnsi="Times New Roman" w:cs="Times New Roman"/>
          <w:sz w:val="24"/>
          <w:szCs w:val="24"/>
        </w:rPr>
        <w:t>16</w:t>
      </w:r>
      <w:r w:rsidR="00335F6D">
        <w:rPr>
          <w:rFonts w:ascii="Times New Roman" w:hAnsi="Times New Roman" w:cs="Times New Roman"/>
          <w:sz w:val="24"/>
          <w:szCs w:val="24"/>
        </w:rPr>
        <w:t>6</w:t>
      </w:r>
      <w:r w:rsidR="00D07F58" w:rsidRPr="0098182A">
        <w:rPr>
          <w:rFonts w:ascii="Times New Roman" w:hAnsi="Times New Roman" w:cs="Times New Roman"/>
          <w:sz w:val="24"/>
          <w:szCs w:val="24"/>
        </w:rPr>
        <w:t>% (2.42/</w:t>
      </w:r>
      <w:r w:rsidR="001C64FA">
        <w:rPr>
          <w:rFonts w:ascii="Times New Roman" w:hAnsi="Times New Roman" w:cs="Times New Roman"/>
          <w:sz w:val="24"/>
          <w:szCs w:val="24"/>
        </w:rPr>
        <w:t>1</w:t>
      </w:r>
      <w:r w:rsidR="00D07F58" w:rsidRPr="0098182A">
        <w:rPr>
          <w:rFonts w:ascii="Times New Roman" w:hAnsi="Times New Roman" w:cs="Times New Roman"/>
          <w:sz w:val="24"/>
          <w:szCs w:val="24"/>
        </w:rPr>
        <w:t>,</w:t>
      </w:r>
      <w:r w:rsidR="001C64FA">
        <w:rPr>
          <w:rFonts w:ascii="Times New Roman" w:hAnsi="Times New Roman" w:cs="Times New Roman"/>
          <w:sz w:val="24"/>
          <w:szCs w:val="24"/>
        </w:rPr>
        <w:t>4</w:t>
      </w:r>
      <w:r w:rsidR="00D07F58" w:rsidRPr="0098182A">
        <w:rPr>
          <w:rFonts w:ascii="Times New Roman" w:hAnsi="Times New Roman" w:cs="Times New Roman"/>
          <w:sz w:val="24"/>
          <w:szCs w:val="24"/>
        </w:rPr>
        <w:t>60)</w:t>
      </w:r>
      <w:r w:rsidR="00554672">
        <w:rPr>
          <w:rFonts w:ascii="Times New Roman" w:hAnsi="Times New Roman" w:cs="Times New Roman"/>
          <w:sz w:val="24"/>
          <w:szCs w:val="24"/>
        </w:rPr>
        <w:t xml:space="preserve"> as summarized in </w:t>
      </w:r>
      <w:r w:rsidR="00BB6A50">
        <w:rPr>
          <w:rFonts w:ascii="Times New Roman" w:hAnsi="Times New Roman" w:cs="Times New Roman"/>
          <w:sz w:val="24"/>
          <w:szCs w:val="24"/>
        </w:rPr>
        <w:t xml:space="preserve">Appendix </w:t>
      </w:r>
      <w:r w:rsidR="00554672">
        <w:rPr>
          <w:rFonts w:ascii="Times New Roman" w:hAnsi="Times New Roman" w:cs="Times New Roman"/>
          <w:sz w:val="24"/>
          <w:szCs w:val="24"/>
        </w:rPr>
        <w:t>Table</w:t>
      </w:r>
      <w:r w:rsidR="00BB6A50">
        <w:rPr>
          <w:rFonts w:ascii="Times New Roman" w:hAnsi="Times New Roman" w:cs="Times New Roman"/>
          <w:sz w:val="24"/>
          <w:szCs w:val="24"/>
        </w:rPr>
        <w:t xml:space="preserve"> 1</w:t>
      </w:r>
      <w:r w:rsidR="00D07F58" w:rsidRPr="0098182A">
        <w:rPr>
          <w:rFonts w:ascii="Times New Roman" w:hAnsi="Times New Roman" w:cs="Times New Roman"/>
          <w:sz w:val="24"/>
          <w:szCs w:val="24"/>
        </w:rPr>
        <w:t xml:space="preserve">. </w:t>
      </w:r>
      <w:r w:rsidR="003A35D0">
        <w:rPr>
          <w:rFonts w:ascii="Times New Roman" w:hAnsi="Times New Roman" w:cs="Times New Roman"/>
          <w:sz w:val="24"/>
          <w:szCs w:val="24"/>
        </w:rPr>
        <w:t xml:space="preserve"> </w:t>
      </w:r>
      <w:r w:rsidR="003A35D0" w:rsidRPr="003A35D0">
        <w:rPr>
          <w:rFonts w:ascii="Times New Roman" w:hAnsi="Times New Roman" w:cs="Times New Roman"/>
          <w:sz w:val="24"/>
          <w:szCs w:val="24"/>
        </w:rPr>
        <w:t>In other words, the risk of developing severe disease is about 57 times greater for those initiating corticosteroid treatment versus the general population of chronic strongyloidiasis patients.</w:t>
      </w:r>
    </w:p>
    <w:p w14:paraId="7E9DE00B" w14:textId="77777777" w:rsidR="00EC799C" w:rsidRDefault="00EC799C" w:rsidP="00EC799C">
      <w:pPr>
        <w:spacing w:line="480" w:lineRule="auto"/>
        <w:rPr>
          <w:rFonts w:ascii="Times New Roman" w:hAnsi="Times New Roman" w:cs="Times New Roman"/>
          <w:sz w:val="24"/>
          <w:szCs w:val="24"/>
        </w:rPr>
      </w:pPr>
    </w:p>
    <w:p w14:paraId="2560C8A6" w14:textId="797E555E" w:rsidR="00A24B28" w:rsidRPr="00C25E43" w:rsidRDefault="00A24B28" w:rsidP="00EC799C">
      <w:pPr>
        <w:spacing w:line="480" w:lineRule="auto"/>
        <w:rPr>
          <w:rFonts w:ascii="Times New Roman" w:hAnsi="Times New Roman" w:cs="Times New Roman"/>
          <w:b/>
          <w:bCs/>
          <w:sz w:val="24"/>
          <w:szCs w:val="24"/>
        </w:rPr>
      </w:pPr>
      <w:r w:rsidRPr="00C25E43">
        <w:rPr>
          <w:rFonts w:ascii="Times New Roman" w:hAnsi="Times New Roman" w:cs="Times New Roman"/>
          <w:b/>
          <w:bCs/>
          <w:sz w:val="24"/>
          <w:szCs w:val="24"/>
        </w:rPr>
        <w:t>References</w:t>
      </w:r>
    </w:p>
    <w:p w14:paraId="4BB5561D" w14:textId="77777777" w:rsidR="008A72DC" w:rsidRPr="008A72DC" w:rsidRDefault="00BD6594" w:rsidP="008A72D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A72DC" w:rsidRPr="008A72DC">
        <w:t>1.</w:t>
      </w:r>
      <w:r w:rsidR="008A72DC" w:rsidRPr="008A72DC">
        <w:tab/>
        <w:t>Geri G, Rabbat A, Mayaux J, Zafrani L, Chalumeau-Lemoine L, Guidet B, Azoulay E, Pene F, 2015. Strongyloides stercoralis hyperinfection syndrome: a case series and a review of the literature. Infection 43: 691-8.</w:t>
      </w:r>
    </w:p>
    <w:p w14:paraId="65B55628" w14:textId="610844DD" w:rsidR="008A72DC" w:rsidRPr="008A72DC" w:rsidRDefault="008A72DC" w:rsidP="008A72DC">
      <w:pPr>
        <w:pStyle w:val="EndNoteBibliography"/>
        <w:spacing w:after="0"/>
        <w:ind w:left="720" w:hanging="720"/>
      </w:pPr>
      <w:r w:rsidRPr="008A72DC">
        <w:t>2.</w:t>
      </w:r>
      <w:r w:rsidRPr="008A72DC">
        <w:tab/>
        <w:t xml:space="preserve">Centers for Disease Control and Prevention (CDC), National Center for Health Statistics (NCHS), 2021. National Health and Nutrition Examination Survey Data 2017-March 2020 Pre-pandemic. Available at: </w:t>
      </w:r>
      <w:hyperlink r:id="rId14" w:history="1">
        <w:r w:rsidRPr="008A72DC">
          <w:rPr>
            <w:rStyle w:val="Hyperlink"/>
          </w:rPr>
          <w:t>https://wwwn.cdc.gov/nchs/nhanes/continuousnhanes/default.aspx?cycle=2017-2020</w:t>
        </w:r>
      </w:hyperlink>
      <w:r w:rsidRPr="008A72DC">
        <w:t>. Accessed October 12, 2022.</w:t>
      </w:r>
    </w:p>
    <w:p w14:paraId="542074CA" w14:textId="77777777" w:rsidR="008A72DC" w:rsidRPr="008A72DC" w:rsidRDefault="008A72DC" w:rsidP="008A72DC">
      <w:pPr>
        <w:pStyle w:val="EndNoteBibliography"/>
        <w:ind w:left="720" w:hanging="720"/>
      </w:pPr>
      <w:r w:rsidRPr="008A72DC">
        <w:t>3.</w:t>
      </w:r>
      <w:r w:rsidRPr="008A72DC">
        <w:tab/>
        <w:t>Maskery B, Coleman MS, Weinberg M, Zhou W, Rotz L, Klosovsky A, Cantey PT, Fox LM, Cetron MS, Stauffer WM, 2016. Economic Analysis of the Impact of Overseas and Domestic Treatment and Screening Options for Intestinal Helminth Infection among US-Bound Refugees from Asia. PLoS Negl Trop Dis 10: e0004910.</w:t>
      </w:r>
    </w:p>
    <w:p w14:paraId="7639343A" w14:textId="3302F962" w:rsidR="00840AD4" w:rsidRDefault="00BD6594" w:rsidP="005A0C5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C51309">
        <w:rPr>
          <w:rFonts w:ascii="Times New Roman" w:eastAsia="Times New Roman" w:hAnsi="Times New Roman" w:cs="Times New Roman"/>
          <w:color w:val="000000"/>
          <w:sz w:val="24"/>
          <w:szCs w:val="24"/>
          <w:lang w:eastAsia="en-US"/>
        </w:rPr>
        <w:t>Appendix Table 1. Estimation of the hospitalization rate for chronic strongyloidiasis patients who initiate corticosteroid use based on a hypothetical cohort of 100,000 chronic strongyloidiasis patients in the United State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5"/>
        <w:gridCol w:w="1196"/>
        <w:gridCol w:w="1504"/>
      </w:tblGrid>
      <w:tr w:rsidR="00840AD4" w:rsidRPr="00406815" w14:paraId="2B52E672" w14:textId="77777777" w:rsidTr="00B24A76">
        <w:trPr>
          <w:trHeight w:val="290"/>
        </w:trPr>
        <w:tc>
          <w:tcPr>
            <w:tcW w:w="6655" w:type="dxa"/>
            <w:shd w:val="clear" w:color="auto" w:fill="auto"/>
            <w:noWrap/>
            <w:vAlign w:val="center"/>
            <w:hideMark/>
          </w:tcPr>
          <w:p w14:paraId="29392149" w14:textId="77777777" w:rsidR="00840AD4" w:rsidRPr="0046210C" w:rsidRDefault="00840AD4" w:rsidP="00B24A76">
            <w:pPr>
              <w:spacing w:after="0" w:line="240" w:lineRule="auto"/>
              <w:jc w:val="center"/>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Hypothetical cohort</w:t>
            </w:r>
          </w:p>
        </w:tc>
        <w:tc>
          <w:tcPr>
            <w:tcW w:w="1196" w:type="dxa"/>
            <w:shd w:val="clear" w:color="auto" w:fill="auto"/>
            <w:noWrap/>
            <w:vAlign w:val="center"/>
            <w:hideMark/>
          </w:tcPr>
          <w:p w14:paraId="0FBEBDC5" w14:textId="77777777" w:rsidR="00840AD4" w:rsidRDefault="00840AD4" w:rsidP="00B24A76">
            <w:pPr>
              <w:spacing w:after="0" w:line="240" w:lineRule="auto"/>
              <w:jc w:val="center"/>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Most likely</w:t>
            </w:r>
          </w:p>
          <w:p w14:paraId="2382F6A6" w14:textId="77777777" w:rsidR="00840AD4" w:rsidRPr="0046210C" w:rsidRDefault="00840AD4" w:rsidP="00B24A76">
            <w:pPr>
              <w:spacing w:after="0" w:line="240" w:lineRule="auto"/>
              <w:jc w:val="center"/>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estimate</w:t>
            </w:r>
          </w:p>
        </w:tc>
        <w:tc>
          <w:tcPr>
            <w:tcW w:w="1504" w:type="dxa"/>
            <w:shd w:val="clear" w:color="auto" w:fill="auto"/>
            <w:noWrap/>
            <w:vAlign w:val="center"/>
            <w:hideMark/>
          </w:tcPr>
          <w:p w14:paraId="723D0E1A" w14:textId="77777777" w:rsidR="00840AD4" w:rsidRPr="0046210C" w:rsidRDefault="00840AD4" w:rsidP="00B24A76">
            <w:pPr>
              <w:spacing w:after="0" w:line="240" w:lineRule="auto"/>
              <w:jc w:val="center"/>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Reference</w:t>
            </w:r>
          </w:p>
        </w:tc>
      </w:tr>
      <w:tr w:rsidR="00840AD4" w:rsidRPr="00406815" w14:paraId="664575CB" w14:textId="77777777" w:rsidTr="00B24A76">
        <w:trPr>
          <w:trHeight w:val="290"/>
        </w:trPr>
        <w:tc>
          <w:tcPr>
            <w:tcW w:w="6655" w:type="dxa"/>
            <w:shd w:val="clear" w:color="auto" w:fill="auto"/>
            <w:noWrap/>
            <w:hideMark/>
          </w:tcPr>
          <w:p w14:paraId="265F6594" w14:textId="2B59D3F6"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 xml:space="preserve">Number of patients with chronic </w:t>
            </w:r>
            <w:r w:rsidR="007455B5">
              <w:rPr>
                <w:rFonts w:ascii="Times New Roman" w:eastAsia="Times New Roman" w:hAnsi="Times New Roman" w:cs="Times New Roman"/>
                <w:color w:val="000000"/>
                <w:sz w:val="24"/>
                <w:szCs w:val="24"/>
                <w:lang w:eastAsia="en-US"/>
              </w:rPr>
              <w:t>strongyloidiasis,</w:t>
            </w:r>
            <w:r w:rsidRPr="0046210C">
              <w:rPr>
                <w:rFonts w:ascii="Times New Roman" w:eastAsia="Times New Roman" w:hAnsi="Times New Roman" w:cs="Times New Roman"/>
                <w:color w:val="000000"/>
                <w:sz w:val="24"/>
                <w:szCs w:val="24"/>
                <w:lang w:eastAsia="en-US"/>
              </w:rPr>
              <w:t xml:space="preserve"> (A)</w:t>
            </w:r>
          </w:p>
        </w:tc>
        <w:tc>
          <w:tcPr>
            <w:tcW w:w="1196" w:type="dxa"/>
            <w:shd w:val="clear" w:color="auto" w:fill="auto"/>
            <w:noWrap/>
            <w:hideMark/>
          </w:tcPr>
          <w:p w14:paraId="34C8A127"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100,000</w:t>
            </w:r>
          </w:p>
        </w:tc>
        <w:tc>
          <w:tcPr>
            <w:tcW w:w="1504" w:type="dxa"/>
            <w:shd w:val="clear" w:color="auto" w:fill="auto"/>
            <w:noWrap/>
            <w:hideMark/>
          </w:tcPr>
          <w:p w14:paraId="0FDB2C76"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Assumed number</w:t>
            </w:r>
          </w:p>
        </w:tc>
      </w:tr>
      <w:tr w:rsidR="00840AD4" w:rsidRPr="00406815" w14:paraId="59930F09" w14:textId="77777777" w:rsidTr="00B24A76">
        <w:trPr>
          <w:trHeight w:val="290"/>
        </w:trPr>
        <w:tc>
          <w:tcPr>
            <w:tcW w:w="6655" w:type="dxa"/>
            <w:shd w:val="clear" w:color="auto" w:fill="auto"/>
            <w:noWrap/>
            <w:hideMark/>
          </w:tcPr>
          <w:p w14:paraId="11C4DF2A" w14:textId="68CEB4F9"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 xml:space="preserve">Fraction of patients who develop sever disease requiring </w:t>
            </w:r>
            <w:r w:rsidRPr="00674209">
              <w:rPr>
                <w:rFonts w:ascii="Times New Roman" w:eastAsia="Times New Roman" w:hAnsi="Times New Roman" w:cs="Times New Roman"/>
                <w:color w:val="000000"/>
                <w:sz w:val="24"/>
                <w:szCs w:val="24"/>
                <w:lang w:eastAsia="en-US"/>
              </w:rPr>
              <w:t>hospitalization</w:t>
            </w:r>
            <w:r w:rsidRPr="0046210C">
              <w:rPr>
                <w:rFonts w:ascii="Times New Roman" w:eastAsia="Times New Roman" w:hAnsi="Times New Roman" w:cs="Times New Roman"/>
                <w:color w:val="000000"/>
                <w:sz w:val="24"/>
                <w:szCs w:val="24"/>
                <w:lang w:eastAsia="en-US"/>
              </w:rPr>
              <w:t xml:space="preserve"> including disseminated strongyloidiasis</w:t>
            </w:r>
            <w:r w:rsidR="00F80A89">
              <w:rPr>
                <w:rFonts w:ascii="Times New Roman" w:eastAsia="Times New Roman" w:hAnsi="Times New Roman" w:cs="Times New Roman"/>
                <w:color w:val="000000"/>
                <w:sz w:val="24"/>
                <w:szCs w:val="24"/>
                <w:lang w:eastAsia="en-US"/>
              </w:rPr>
              <w:t xml:space="preserve"> and </w:t>
            </w:r>
            <w:proofErr w:type="spellStart"/>
            <w:r w:rsidR="00F80A89">
              <w:rPr>
                <w:rFonts w:ascii="Times New Roman" w:eastAsia="Times New Roman" w:hAnsi="Times New Roman" w:cs="Times New Roman"/>
                <w:color w:val="000000"/>
                <w:sz w:val="24"/>
                <w:szCs w:val="24"/>
                <w:lang w:eastAsia="en-US"/>
              </w:rPr>
              <w:t>hyperinfection</w:t>
            </w:r>
            <w:proofErr w:type="spellEnd"/>
            <w:r w:rsidR="00F80A89">
              <w:rPr>
                <w:rFonts w:ascii="Times New Roman" w:eastAsia="Times New Roman" w:hAnsi="Times New Roman" w:cs="Times New Roman"/>
                <w:color w:val="000000"/>
                <w:sz w:val="24"/>
                <w:szCs w:val="24"/>
                <w:lang w:eastAsia="en-US"/>
              </w:rPr>
              <w:t xml:space="preserve"> syndrom</w:t>
            </w:r>
            <w:r w:rsidR="006723F0">
              <w:rPr>
                <w:rFonts w:ascii="Times New Roman" w:eastAsia="Times New Roman" w:hAnsi="Times New Roman" w:cs="Times New Roman"/>
                <w:color w:val="000000"/>
                <w:sz w:val="24"/>
                <w:szCs w:val="24"/>
                <w:lang w:eastAsia="en-US"/>
              </w:rPr>
              <w:t>e</w:t>
            </w:r>
            <w:r w:rsidR="007455B5">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B)</w:t>
            </w:r>
          </w:p>
        </w:tc>
        <w:tc>
          <w:tcPr>
            <w:tcW w:w="1196" w:type="dxa"/>
            <w:shd w:val="clear" w:color="auto" w:fill="auto"/>
            <w:noWrap/>
            <w:hideMark/>
          </w:tcPr>
          <w:p w14:paraId="48B20FBF"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0.0029%</w:t>
            </w:r>
          </w:p>
        </w:tc>
        <w:tc>
          <w:tcPr>
            <w:tcW w:w="1504" w:type="dxa"/>
            <w:shd w:val="clear" w:color="auto" w:fill="auto"/>
            <w:noWrap/>
            <w:hideMark/>
          </w:tcPr>
          <w:p w14:paraId="7212E2C8" w14:textId="75F6A85D"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Maskery et al. 2016</w:t>
            </w:r>
            <w:r w:rsidR="00553EE6">
              <w:rPr>
                <w:rFonts w:ascii="Times New Roman" w:eastAsia="Times New Roman" w:hAnsi="Times New Roman" w:cs="Times New Roman"/>
                <w:color w:val="000000"/>
                <w:sz w:val="24"/>
                <w:szCs w:val="24"/>
                <w:lang w:eastAsia="en-US"/>
              </w:rPr>
              <w:fldChar w:fldCharType="begin">
                <w:fldData xml:space="preserve">PEVuZE5vdGU+PENpdGU+PEF1dGhvcj5NYXNrZXJ5PC9BdXRob3I+PFllYXI+MjAxNjwvWWVhcj48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</w:fldData>
              </w:fldChar>
            </w:r>
            <w:r w:rsidR="008A72DC">
              <w:rPr>
                <w:rFonts w:ascii="Times New Roman" w:eastAsia="Times New Roman" w:hAnsi="Times New Roman" w:cs="Times New Roman"/>
                <w:color w:val="000000"/>
                <w:sz w:val="24"/>
                <w:szCs w:val="24"/>
                <w:lang w:eastAsia="en-US"/>
              </w:rPr>
              <w:instrText xml:space="preserve"> ADDIN EN.CITE </w:instrText>
            </w:r>
            <w:r w:rsidR="008A72DC">
              <w:rPr>
                <w:rFonts w:ascii="Times New Roman" w:eastAsia="Times New Roman" w:hAnsi="Times New Roman" w:cs="Times New Roman"/>
                <w:color w:val="000000"/>
                <w:sz w:val="24"/>
                <w:szCs w:val="24"/>
                <w:lang w:eastAsia="en-US"/>
              </w:rPr>
              <w:fldChar w:fldCharType="begin">
                <w:fldData xml:space="preserve">PEVuZE5vdGU+PENpdGU+PEF1dGhvcj5NYXNrZXJ5PC9BdXRob3I+PFllYXI+MjAxNjwvWWVhcj48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</w:fldData>
              </w:fldChar>
            </w:r>
            <w:r w:rsidR="008A72DC">
              <w:rPr>
                <w:rFonts w:ascii="Times New Roman" w:eastAsia="Times New Roman" w:hAnsi="Times New Roman" w:cs="Times New Roman"/>
                <w:color w:val="000000"/>
                <w:sz w:val="24"/>
                <w:szCs w:val="24"/>
                <w:lang w:eastAsia="en-US"/>
              </w:rPr>
              <w:instrText xml:space="preserve"> ADDIN EN.CITE.DATA </w:instrText>
            </w:r>
            <w:r w:rsidR="008A72DC">
              <w:rPr>
                <w:rFonts w:ascii="Times New Roman" w:eastAsia="Times New Roman" w:hAnsi="Times New Roman" w:cs="Times New Roman"/>
                <w:color w:val="000000"/>
                <w:sz w:val="24"/>
                <w:szCs w:val="24"/>
                <w:lang w:eastAsia="en-US"/>
              </w:rPr>
            </w:r>
            <w:r w:rsidR="008A72DC">
              <w:rPr>
                <w:rFonts w:ascii="Times New Roman" w:eastAsia="Times New Roman" w:hAnsi="Times New Roman" w:cs="Times New Roman"/>
                <w:color w:val="000000"/>
                <w:sz w:val="24"/>
                <w:szCs w:val="24"/>
                <w:lang w:eastAsia="en-US"/>
              </w:rPr>
              <w:fldChar w:fldCharType="end"/>
            </w:r>
            <w:r w:rsidR="00553EE6">
              <w:rPr>
                <w:rFonts w:ascii="Times New Roman" w:eastAsia="Times New Roman" w:hAnsi="Times New Roman" w:cs="Times New Roman"/>
                <w:color w:val="000000"/>
                <w:sz w:val="24"/>
                <w:szCs w:val="24"/>
                <w:lang w:eastAsia="en-US"/>
              </w:rPr>
              <w:fldChar w:fldCharType="separate"/>
            </w:r>
            <w:r w:rsidR="008A72DC" w:rsidRPr="008A72DC">
              <w:rPr>
                <w:rFonts w:ascii="Times New Roman" w:eastAsia="Times New Roman" w:hAnsi="Times New Roman" w:cs="Times New Roman"/>
                <w:noProof/>
                <w:color w:val="000000"/>
                <w:sz w:val="24"/>
                <w:szCs w:val="24"/>
                <w:vertAlign w:val="superscript"/>
                <w:lang w:eastAsia="en-US"/>
              </w:rPr>
              <w:t>3</w:t>
            </w:r>
            <w:r w:rsidR="00553EE6">
              <w:rPr>
                <w:rFonts w:ascii="Times New Roman" w:eastAsia="Times New Roman" w:hAnsi="Times New Roman" w:cs="Times New Roman"/>
                <w:color w:val="000000"/>
                <w:sz w:val="24"/>
                <w:szCs w:val="24"/>
                <w:lang w:eastAsia="en-US"/>
              </w:rPr>
              <w:fldChar w:fldCharType="end"/>
            </w:r>
          </w:p>
        </w:tc>
      </w:tr>
      <w:tr w:rsidR="00840AD4" w:rsidRPr="00406815" w14:paraId="0578103C" w14:textId="77777777" w:rsidTr="00B24A76">
        <w:trPr>
          <w:trHeight w:val="290"/>
        </w:trPr>
        <w:tc>
          <w:tcPr>
            <w:tcW w:w="6655" w:type="dxa"/>
            <w:shd w:val="clear" w:color="auto" w:fill="auto"/>
            <w:noWrap/>
            <w:hideMark/>
          </w:tcPr>
          <w:p w14:paraId="79B4BA30" w14:textId="062BA5B8"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Number of chronic strongyloidiasis patients who are hospitalized each year</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C) = (A) </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B)</w:t>
            </w:r>
          </w:p>
        </w:tc>
        <w:tc>
          <w:tcPr>
            <w:tcW w:w="1196" w:type="dxa"/>
            <w:shd w:val="clear" w:color="auto" w:fill="auto"/>
            <w:noWrap/>
            <w:hideMark/>
          </w:tcPr>
          <w:p w14:paraId="2557AF30"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2.9</w:t>
            </w:r>
          </w:p>
        </w:tc>
        <w:tc>
          <w:tcPr>
            <w:tcW w:w="1504" w:type="dxa"/>
            <w:shd w:val="clear" w:color="auto" w:fill="auto"/>
            <w:noWrap/>
            <w:hideMark/>
          </w:tcPr>
          <w:p w14:paraId="2FE87FB5"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Calculation</w:t>
            </w:r>
          </w:p>
        </w:tc>
      </w:tr>
      <w:tr w:rsidR="00840AD4" w:rsidRPr="00406815" w14:paraId="4439FEE8" w14:textId="77777777" w:rsidTr="00B24A76">
        <w:trPr>
          <w:trHeight w:val="290"/>
        </w:trPr>
        <w:tc>
          <w:tcPr>
            <w:tcW w:w="6655" w:type="dxa"/>
            <w:shd w:val="clear" w:color="auto" w:fill="auto"/>
            <w:noWrap/>
            <w:hideMark/>
          </w:tcPr>
          <w:p w14:paraId="6A137A3A"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Fraction of patients who develop sever disease requiring hospitalization including disseminated strongyloidiasis</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D)</w:t>
            </w:r>
          </w:p>
        </w:tc>
        <w:tc>
          <w:tcPr>
            <w:tcW w:w="1196" w:type="dxa"/>
            <w:shd w:val="clear" w:color="auto" w:fill="auto"/>
            <w:noWrap/>
            <w:hideMark/>
          </w:tcPr>
          <w:p w14:paraId="0844F843"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1.46%</w:t>
            </w:r>
          </w:p>
        </w:tc>
        <w:tc>
          <w:tcPr>
            <w:tcW w:w="1504" w:type="dxa"/>
            <w:shd w:val="clear" w:color="auto" w:fill="auto"/>
            <w:noWrap/>
            <w:hideMark/>
          </w:tcPr>
          <w:p w14:paraId="58F4D91C" w14:textId="5E8C4401"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095AA8">
              <w:rPr>
                <w:rFonts w:ascii="Times New Roman" w:eastAsia="Times New Roman" w:hAnsi="Times New Roman" w:cs="Times New Roman"/>
                <w:color w:val="000000"/>
                <w:sz w:val="24"/>
                <w:szCs w:val="24"/>
                <w:lang w:eastAsia="en-US"/>
              </w:rPr>
              <w:t xml:space="preserve">NHANES </w:t>
            </w:r>
            <w:r w:rsidRPr="0046210C">
              <w:rPr>
                <w:rFonts w:ascii="Times New Roman" w:hAnsi="Times New Roman" w:cs="Times New Roman"/>
                <w:sz w:val="24"/>
                <w:szCs w:val="24"/>
              </w:rPr>
              <w:t>2017-March 2020 Pre-pandemic</w:t>
            </w:r>
            <w:r w:rsidR="00553EE6">
              <w:rPr>
                <w:rFonts w:ascii="Times New Roman" w:hAnsi="Times New Roman" w:cs="Times New Roman"/>
                <w:sz w:val="24"/>
                <w:szCs w:val="24"/>
              </w:rPr>
              <w:fldChar w:fldCharType="begin"/>
            </w:r>
            <w:r w:rsidR="008A72DC">
              <w:rPr>
                <w:rFonts w:ascii="Times New Roman" w:hAnsi="Times New Roman" w:cs="Times New Roman"/>
                <w:sz w:val="24"/>
                <w:szCs w:val="24"/>
              </w:rPr>
              <w:instrText xml:space="preserve"> ADDIN EN.CITE &lt;EndNote&gt;&lt;Cite&gt;&lt;Author&gt;Centers for Disease Control and Prevention (CDC)&lt;/Author&gt;&lt;Year&gt;2021&lt;/Year&gt;&lt;RecNum&gt;18&lt;/RecNum&gt;&lt;DisplayText&gt;&lt;style face="superscript"&gt;2&lt;/style&gt;&lt;/DisplayText&gt;&lt;record&gt;&lt;rec-number&gt;18&lt;/rec-number&gt;&lt;foreign-keys&gt;&lt;key app="EN" db-id="twzver9r62pwtaew5rxvatp80rttwwd5awxv" timestamp="1665585057"&gt;18&lt;/key&gt;&lt;/foreign-keys&gt;&lt;ref-type name="Web Page"&gt;12&lt;/ref-type&gt;&lt;contributors&gt;&lt;authors&gt;&lt;author&gt;Centers for Disease Control and Prevention (CDC),, National Center for Health Statistics (NCHS)&lt;/author&gt;&lt;/authors&gt;&lt;/contributors&gt;&lt;titles&gt;&lt;title&gt;National Health and Nutrition Examination Survey Data 2017-March 2020 Pre-pandemic&lt;/title&gt;&lt;/titles&gt;&lt;volume&gt;2022&lt;/volume&gt;&lt;number&gt;October 12&lt;/number&gt;&lt;dates&gt;&lt;year&gt;2021&lt;/year&gt;&lt;/dates&gt;&lt;pub-location&gt;Hyattsville, MD: U.S. Department of Health and Human Services, Centers for Disease Control and Prevention&lt;/pub-location&gt;&lt;urls&gt;&lt;related-urls&gt;&lt;url&gt;https://wwwn.cdc.gov/nchs/nhanes/continuousnhanes/default.aspx?cycle=2017-2020&lt;/url&gt;&lt;/related-urls&gt;&lt;/urls&gt;&lt;/record&gt;&lt;/Cite&gt;&lt;/EndNote&gt;</w:instrText>
            </w:r>
            <w:r w:rsidR="00553EE6">
              <w:rPr>
                <w:rFonts w:ascii="Times New Roman" w:hAnsi="Times New Roman" w:cs="Times New Roman"/>
                <w:sz w:val="24"/>
                <w:szCs w:val="24"/>
              </w:rPr>
              <w:fldChar w:fldCharType="separate"/>
            </w:r>
            <w:r w:rsidR="008A72DC" w:rsidRPr="008A72DC">
              <w:rPr>
                <w:rFonts w:ascii="Times New Roman" w:hAnsi="Times New Roman" w:cs="Times New Roman"/>
                <w:noProof/>
                <w:sz w:val="24"/>
                <w:szCs w:val="24"/>
                <w:vertAlign w:val="superscript"/>
              </w:rPr>
              <w:t>2</w:t>
            </w:r>
            <w:r w:rsidR="00553EE6">
              <w:rPr>
                <w:rFonts w:ascii="Times New Roman" w:hAnsi="Times New Roman" w:cs="Times New Roman"/>
                <w:sz w:val="24"/>
                <w:szCs w:val="24"/>
              </w:rPr>
              <w:fldChar w:fldCharType="end"/>
            </w:r>
          </w:p>
        </w:tc>
      </w:tr>
      <w:tr w:rsidR="00840AD4" w:rsidRPr="00406815" w14:paraId="5BACE373" w14:textId="77777777" w:rsidTr="00B24A76">
        <w:trPr>
          <w:trHeight w:val="290"/>
        </w:trPr>
        <w:tc>
          <w:tcPr>
            <w:tcW w:w="6655" w:type="dxa"/>
            <w:shd w:val="clear" w:color="auto" w:fill="auto"/>
            <w:noWrap/>
            <w:hideMark/>
          </w:tcPr>
          <w:p w14:paraId="7FF4EE28"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Number of chronic strongyloidiasis patients who use corticosteroids</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E) = (A) </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D) / (E)</w:t>
            </w:r>
          </w:p>
        </w:tc>
        <w:tc>
          <w:tcPr>
            <w:tcW w:w="1196" w:type="dxa"/>
            <w:shd w:val="clear" w:color="auto" w:fill="auto"/>
            <w:noWrap/>
            <w:hideMark/>
          </w:tcPr>
          <w:p w14:paraId="7261799A"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1</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460</w:t>
            </w:r>
          </w:p>
        </w:tc>
        <w:tc>
          <w:tcPr>
            <w:tcW w:w="1504" w:type="dxa"/>
            <w:shd w:val="clear" w:color="auto" w:fill="auto"/>
            <w:noWrap/>
            <w:hideMark/>
          </w:tcPr>
          <w:p w14:paraId="2082F991"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Calculation</w:t>
            </w:r>
          </w:p>
        </w:tc>
      </w:tr>
      <w:tr w:rsidR="00840AD4" w:rsidRPr="00406815" w14:paraId="42C1D004" w14:textId="77777777" w:rsidTr="00B24A76">
        <w:trPr>
          <w:trHeight w:val="290"/>
        </w:trPr>
        <w:tc>
          <w:tcPr>
            <w:tcW w:w="6655" w:type="dxa"/>
            <w:shd w:val="clear" w:color="auto" w:fill="auto"/>
            <w:noWrap/>
            <w:hideMark/>
          </w:tcPr>
          <w:p w14:paraId="129EA053"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Fraction of hospitalized strongyloidiasis patients who used corticosteroids</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F)</w:t>
            </w:r>
          </w:p>
        </w:tc>
        <w:tc>
          <w:tcPr>
            <w:tcW w:w="1196" w:type="dxa"/>
            <w:shd w:val="clear" w:color="auto" w:fill="auto"/>
            <w:noWrap/>
            <w:hideMark/>
          </w:tcPr>
          <w:p w14:paraId="6A79590E"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83.50%</w:t>
            </w:r>
          </w:p>
        </w:tc>
        <w:tc>
          <w:tcPr>
            <w:tcW w:w="1504" w:type="dxa"/>
            <w:shd w:val="clear" w:color="auto" w:fill="auto"/>
            <w:noWrap/>
            <w:hideMark/>
          </w:tcPr>
          <w:p w14:paraId="4C5A642C" w14:textId="003018F4"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Geri et al. 2015</w:t>
            </w:r>
            <w:r w:rsidR="00553EE6">
              <w:rPr>
                <w:rFonts w:ascii="Times New Roman" w:eastAsia="Times New Roman" w:hAnsi="Times New Roman" w:cs="Times New Roman"/>
                <w:color w:val="000000"/>
                <w:sz w:val="24"/>
                <w:szCs w:val="24"/>
                <w:lang w:eastAsia="en-US"/>
              </w:rPr>
              <w:fldChar w:fldCharType="begin">
                <w:fldData xml:space="preserve">PEVuZE5vdGU+PENpdGU+PEF1dGhvcj5HZXJpPC9BdXRob3I+PFllYXI+MjAxNTwvWWVhcj48UmVj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</w:fldData>
              </w:fldChar>
            </w:r>
            <w:r w:rsidR="008A72DC">
              <w:rPr>
                <w:rFonts w:ascii="Times New Roman" w:eastAsia="Times New Roman" w:hAnsi="Times New Roman" w:cs="Times New Roman"/>
                <w:color w:val="000000"/>
                <w:sz w:val="24"/>
                <w:szCs w:val="24"/>
                <w:lang w:eastAsia="en-US"/>
              </w:rPr>
              <w:instrText xml:space="preserve"> ADDIN EN.CITE </w:instrText>
            </w:r>
            <w:r w:rsidR="008A72DC">
              <w:rPr>
                <w:rFonts w:ascii="Times New Roman" w:eastAsia="Times New Roman" w:hAnsi="Times New Roman" w:cs="Times New Roman"/>
                <w:color w:val="000000"/>
                <w:sz w:val="24"/>
                <w:szCs w:val="24"/>
                <w:lang w:eastAsia="en-US"/>
              </w:rPr>
              <w:fldChar w:fldCharType="begin">
                <w:fldData xml:space="preserve">PEVuZE5vdGU+PENpdGU+PEF1dGhvcj5HZXJpPC9BdXRob3I+PFllYXI+MjAxNTwvWWVhcj48UmVj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</w:fldData>
              </w:fldChar>
            </w:r>
            <w:r w:rsidR="008A72DC">
              <w:rPr>
                <w:rFonts w:ascii="Times New Roman" w:eastAsia="Times New Roman" w:hAnsi="Times New Roman" w:cs="Times New Roman"/>
                <w:color w:val="000000"/>
                <w:sz w:val="24"/>
                <w:szCs w:val="24"/>
                <w:lang w:eastAsia="en-US"/>
              </w:rPr>
              <w:instrText xml:space="preserve"> ADDIN EN.CITE.DATA </w:instrText>
            </w:r>
            <w:r w:rsidR="008A72DC">
              <w:rPr>
                <w:rFonts w:ascii="Times New Roman" w:eastAsia="Times New Roman" w:hAnsi="Times New Roman" w:cs="Times New Roman"/>
                <w:color w:val="000000"/>
                <w:sz w:val="24"/>
                <w:szCs w:val="24"/>
                <w:lang w:eastAsia="en-US"/>
              </w:rPr>
            </w:r>
            <w:r w:rsidR="008A72DC">
              <w:rPr>
                <w:rFonts w:ascii="Times New Roman" w:eastAsia="Times New Roman" w:hAnsi="Times New Roman" w:cs="Times New Roman"/>
                <w:color w:val="000000"/>
                <w:sz w:val="24"/>
                <w:szCs w:val="24"/>
                <w:lang w:eastAsia="en-US"/>
              </w:rPr>
              <w:fldChar w:fldCharType="end"/>
            </w:r>
            <w:r w:rsidR="00553EE6">
              <w:rPr>
                <w:rFonts w:ascii="Times New Roman" w:eastAsia="Times New Roman" w:hAnsi="Times New Roman" w:cs="Times New Roman"/>
                <w:color w:val="000000"/>
                <w:sz w:val="24"/>
                <w:szCs w:val="24"/>
                <w:lang w:eastAsia="en-US"/>
              </w:rPr>
              <w:fldChar w:fldCharType="separate"/>
            </w:r>
            <w:r w:rsidR="008A72DC" w:rsidRPr="008A72DC">
              <w:rPr>
                <w:rFonts w:ascii="Times New Roman" w:eastAsia="Times New Roman" w:hAnsi="Times New Roman" w:cs="Times New Roman"/>
                <w:noProof/>
                <w:color w:val="000000"/>
                <w:sz w:val="24"/>
                <w:szCs w:val="24"/>
                <w:vertAlign w:val="superscript"/>
                <w:lang w:eastAsia="en-US"/>
              </w:rPr>
              <w:t>1</w:t>
            </w:r>
            <w:r w:rsidR="00553EE6">
              <w:rPr>
                <w:rFonts w:ascii="Times New Roman" w:eastAsia="Times New Roman" w:hAnsi="Times New Roman" w:cs="Times New Roman"/>
                <w:color w:val="000000"/>
                <w:sz w:val="24"/>
                <w:szCs w:val="24"/>
                <w:lang w:eastAsia="en-US"/>
              </w:rPr>
              <w:fldChar w:fldCharType="end"/>
            </w:r>
          </w:p>
        </w:tc>
      </w:tr>
      <w:tr w:rsidR="00840AD4" w:rsidRPr="00406815" w14:paraId="08711F26" w14:textId="77777777" w:rsidTr="00B24A76">
        <w:trPr>
          <w:trHeight w:val="290"/>
        </w:trPr>
        <w:tc>
          <w:tcPr>
            <w:tcW w:w="6655" w:type="dxa"/>
            <w:shd w:val="clear" w:color="auto" w:fill="auto"/>
            <w:noWrap/>
            <w:hideMark/>
          </w:tcPr>
          <w:p w14:paraId="2055EFBD"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Number of hospitalized strongyloidiasis who used corticosteroids</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G) = (C) </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F)</w:t>
            </w:r>
          </w:p>
        </w:tc>
        <w:tc>
          <w:tcPr>
            <w:tcW w:w="1196" w:type="dxa"/>
            <w:shd w:val="clear" w:color="auto" w:fill="auto"/>
            <w:noWrap/>
            <w:hideMark/>
          </w:tcPr>
          <w:p w14:paraId="1BDAE7AD"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2.4215</w:t>
            </w:r>
          </w:p>
        </w:tc>
        <w:tc>
          <w:tcPr>
            <w:tcW w:w="1504" w:type="dxa"/>
            <w:shd w:val="clear" w:color="auto" w:fill="auto"/>
            <w:noWrap/>
            <w:hideMark/>
          </w:tcPr>
          <w:p w14:paraId="37F68C4C"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Calculation</w:t>
            </w:r>
          </w:p>
        </w:tc>
      </w:tr>
      <w:tr w:rsidR="00840AD4" w:rsidRPr="00406815" w14:paraId="2D8A2A93" w14:textId="77777777" w:rsidTr="00B24A76">
        <w:trPr>
          <w:trHeight w:val="290"/>
        </w:trPr>
        <w:tc>
          <w:tcPr>
            <w:tcW w:w="6655" w:type="dxa"/>
            <w:shd w:val="clear" w:color="auto" w:fill="auto"/>
            <w:noWrap/>
            <w:hideMark/>
          </w:tcPr>
          <w:p w14:paraId="76C4989E" w14:textId="46882BA2"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Annual risk of hospitalization for patients with chronic str</w:t>
            </w:r>
            <w:r w:rsidR="0074105B">
              <w:rPr>
                <w:rFonts w:ascii="Times New Roman" w:eastAsia="Times New Roman" w:hAnsi="Times New Roman" w:cs="Times New Roman"/>
                <w:color w:val="000000"/>
                <w:sz w:val="24"/>
                <w:szCs w:val="24"/>
                <w:lang w:eastAsia="en-US"/>
              </w:rPr>
              <w:t>o</w:t>
            </w:r>
            <w:r w:rsidRPr="0046210C">
              <w:rPr>
                <w:rFonts w:ascii="Times New Roman" w:eastAsia="Times New Roman" w:hAnsi="Times New Roman" w:cs="Times New Roman"/>
                <w:color w:val="000000"/>
                <w:sz w:val="24"/>
                <w:szCs w:val="24"/>
                <w:lang w:eastAsia="en-US"/>
              </w:rPr>
              <w:t>ngyloidiasis who initiate corticosteroid use</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H) = (G) / (E) </w:t>
            </w:r>
          </w:p>
        </w:tc>
        <w:tc>
          <w:tcPr>
            <w:tcW w:w="1196" w:type="dxa"/>
            <w:shd w:val="clear" w:color="auto" w:fill="auto"/>
            <w:noWrap/>
            <w:hideMark/>
          </w:tcPr>
          <w:p w14:paraId="6F1FDEDB"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0.166%</w:t>
            </w:r>
          </w:p>
        </w:tc>
        <w:tc>
          <w:tcPr>
            <w:tcW w:w="1504" w:type="dxa"/>
            <w:shd w:val="clear" w:color="auto" w:fill="auto"/>
            <w:noWrap/>
            <w:hideMark/>
          </w:tcPr>
          <w:p w14:paraId="34B56255"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Calculation</w:t>
            </w:r>
          </w:p>
        </w:tc>
      </w:tr>
      <w:tr w:rsidR="00840AD4" w:rsidRPr="00406815" w14:paraId="7B3B20A8" w14:textId="77777777" w:rsidTr="00B24A76">
        <w:trPr>
          <w:trHeight w:val="290"/>
        </w:trPr>
        <w:tc>
          <w:tcPr>
            <w:tcW w:w="6655" w:type="dxa"/>
            <w:shd w:val="clear" w:color="auto" w:fill="auto"/>
            <w:noWrap/>
            <w:hideMark/>
          </w:tcPr>
          <w:p w14:paraId="28901F1F" w14:textId="7D95E569"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Annual risk of hospitalization for patients with chronic str</w:t>
            </w:r>
            <w:r w:rsidR="00933384">
              <w:rPr>
                <w:rFonts w:ascii="Times New Roman" w:eastAsia="Times New Roman" w:hAnsi="Times New Roman" w:cs="Times New Roman"/>
                <w:color w:val="000000"/>
                <w:sz w:val="24"/>
                <w:szCs w:val="24"/>
                <w:lang w:eastAsia="en-US"/>
              </w:rPr>
              <w:t>o</w:t>
            </w:r>
            <w:r w:rsidRPr="0046210C">
              <w:rPr>
                <w:rFonts w:ascii="Times New Roman" w:eastAsia="Times New Roman" w:hAnsi="Times New Roman" w:cs="Times New Roman"/>
                <w:color w:val="000000"/>
                <w:sz w:val="24"/>
                <w:szCs w:val="24"/>
                <w:lang w:eastAsia="en-US"/>
              </w:rPr>
              <w:t>ngyloidiasis who are not using corticosteroids</w:t>
            </w:r>
            <w:r>
              <w:rPr>
                <w:rFonts w:ascii="Times New Roman" w:eastAsia="Times New Roman" w:hAnsi="Times New Roman" w:cs="Times New Roman"/>
                <w:color w:val="000000"/>
                <w:sz w:val="24"/>
                <w:szCs w:val="24"/>
                <w:lang w:eastAsia="en-US"/>
              </w:rPr>
              <w:t>,</w:t>
            </w:r>
            <w:r w:rsidRPr="0046210C">
              <w:rPr>
                <w:rFonts w:ascii="Times New Roman" w:eastAsia="Times New Roman" w:hAnsi="Times New Roman" w:cs="Times New Roman"/>
                <w:color w:val="000000"/>
                <w:sz w:val="24"/>
                <w:szCs w:val="24"/>
                <w:lang w:eastAsia="en-US"/>
              </w:rPr>
              <w:t xml:space="preserve"> (I) = ((C) - (G) / ((A) - (E)) </w:t>
            </w:r>
          </w:p>
        </w:tc>
        <w:tc>
          <w:tcPr>
            <w:tcW w:w="1196" w:type="dxa"/>
            <w:shd w:val="clear" w:color="auto" w:fill="auto"/>
            <w:noWrap/>
            <w:hideMark/>
          </w:tcPr>
          <w:p w14:paraId="3C06BA4F" w14:textId="77777777" w:rsidR="00840AD4" w:rsidRPr="0046210C" w:rsidRDefault="00840AD4" w:rsidP="00B24A76">
            <w:pPr>
              <w:spacing w:after="0" w:line="240" w:lineRule="auto"/>
              <w:jc w:val="right"/>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0.00049%</w:t>
            </w:r>
          </w:p>
        </w:tc>
        <w:tc>
          <w:tcPr>
            <w:tcW w:w="1504" w:type="dxa"/>
            <w:shd w:val="clear" w:color="auto" w:fill="auto"/>
            <w:noWrap/>
            <w:hideMark/>
          </w:tcPr>
          <w:p w14:paraId="69263E91" w14:textId="77777777" w:rsidR="00840AD4" w:rsidRPr="0046210C" w:rsidRDefault="00840AD4" w:rsidP="00B24A76">
            <w:pPr>
              <w:spacing w:after="0" w:line="240" w:lineRule="auto"/>
              <w:rPr>
                <w:rFonts w:ascii="Times New Roman" w:eastAsia="Times New Roman" w:hAnsi="Times New Roman" w:cs="Times New Roman"/>
                <w:color w:val="000000"/>
                <w:sz w:val="24"/>
                <w:szCs w:val="24"/>
                <w:lang w:eastAsia="en-US"/>
              </w:rPr>
            </w:pPr>
            <w:r w:rsidRPr="0046210C">
              <w:rPr>
                <w:rFonts w:ascii="Times New Roman" w:eastAsia="Times New Roman" w:hAnsi="Times New Roman" w:cs="Times New Roman"/>
                <w:color w:val="000000"/>
                <w:sz w:val="24"/>
                <w:szCs w:val="24"/>
                <w:lang w:eastAsia="en-US"/>
              </w:rPr>
              <w:t>Calculation</w:t>
            </w:r>
          </w:p>
        </w:tc>
      </w:tr>
    </w:tbl>
    <w:p w14:paraId="431AC012" w14:textId="109F4AF4" w:rsidR="00365E9D" w:rsidRPr="00C72AB0" w:rsidRDefault="00365E9D" w:rsidP="00EC799C">
      <w:pPr>
        <w:rPr>
          <w:rFonts w:ascii="Times New Roman" w:hAnsi="Times New Roman" w:cs="Times New Roman"/>
          <w:sz w:val="24"/>
          <w:szCs w:val="24"/>
        </w:rPr>
      </w:pPr>
    </w:p>
    <w:sectPr w:rsidR="00365E9D" w:rsidRPr="00C72AB0" w:rsidSect="005A0C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3A87D" w14:textId="77777777" w:rsidR="0064473B" w:rsidRDefault="0064473B" w:rsidP="00701633">
      <w:pPr>
        <w:spacing w:after="0" w:line="240" w:lineRule="auto"/>
      </w:pPr>
      <w:r>
        <w:separator/>
      </w:r>
    </w:p>
  </w:endnote>
  <w:endnote w:type="continuationSeparator" w:id="0">
    <w:p w14:paraId="24742735" w14:textId="77777777" w:rsidR="0064473B" w:rsidRDefault="0064473B" w:rsidP="00701633">
      <w:pPr>
        <w:spacing w:after="0" w:line="240" w:lineRule="auto"/>
      </w:pPr>
      <w:r>
        <w:continuationSeparator/>
      </w:r>
    </w:p>
  </w:endnote>
  <w:endnote w:type="continuationNotice" w:id="1">
    <w:p w14:paraId="7C683A4F" w14:textId="77777777" w:rsidR="0064473B" w:rsidRDefault="006447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E6A46" w14:textId="77777777" w:rsidR="0073457C" w:rsidRDefault="00734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F9F7A" w14:textId="77777777" w:rsidR="0073457C" w:rsidRDefault="007345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BADBB" w14:textId="77777777" w:rsidR="0073457C" w:rsidRDefault="00734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78670" w14:textId="77777777" w:rsidR="0064473B" w:rsidRDefault="0064473B" w:rsidP="00701633">
      <w:pPr>
        <w:spacing w:after="0" w:line="240" w:lineRule="auto"/>
      </w:pPr>
      <w:r>
        <w:separator/>
      </w:r>
    </w:p>
  </w:footnote>
  <w:footnote w:type="continuationSeparator" w:id="0">
    <w:p w14:paraId="52639F82" w14:textId="77777777" w:rsidR="0064473B" w:rsidRDefault="0064473B" w:rsidP="00701633">
      <w:pPr>
        <w:spacing w:after="0" w:line="240" w:lineRule="auto"/>
      </w:pPr>
      <w:r>
        <w:continuationSeparator/>
      </w:r>
    </w:p>
  </w:footnote>
  <w:footnote w:type="continuationNotice" w:id="1">
    <w:p w14:paraId="1FD6380C" w14:textId="77777777" w:rsidR="0064473B" w:rsidRDefault="0064473B">
      <w:pPr>
        <w:spacing w:after="0" w:line="240" w:lineRule="auto"/>
      </w:pPr>
    </w:p>
  </w:footnote>
  <w:footnote w:id="2">
    <w:p w14:paraId="1AD65E66" w14:textId="77777777" w:rsidR="00386CA7" w:rsidRPr="005C21CA" w:rsidRDefault="00386CA7" w:rsidP="00386CA7">
      <w:pPr>
        <w:pStyle w:val="BodyA"/>
        <w:spacing w:line="276" w:lineRule="auto"/>
        <w:rPr>
          <w:rFonts w:ascii="Times New Roman" w:eastAsia="Malgun Gothic" w:hAnsi="Times New Roman" w:cs="Times New Roman"/>
          <w:sz w:val="24"/>
          <w:szCs w:val="24"/>
        </w:rPr>
      </w:pPr>
      <w:r>
        <w:rPr>
          <w:rStyle w:val="FootnoteReference"/>
        </w:rPr>
        <w:footnoteRef/>
      </w:r>
      <w:r>
        <w:t xml:space="preserve">*  </w:t>
      </w:r>
      <w:r w:rsidRPr="00D024B4">
        <w:rPr>
          <w:rFonts w:ascii="Times New Roman" w:hAnsi="Times New Roman" w:cs="Times New Roman"/>
          <w:sz w:val="24"/>
          <w:szCs w:val="24"/>
        </w:rPr>
        <w:t>Address:</w:t>
      </w:r>
      <w:r>
        <w:t xml:space="preserve"> </w:t>
      </w:r>
      <w:r w:rsidRPr="005C21CA">
        <w:rPr>
          <w:rFonts w:ascii="Times New Roman" w:eastAsia="Malgun Gothic" w:hAnsi="Times New Roman" w:cs="Times New Roman"/>
          <w:sz w:val="24"/>
          <w:szCs w:val="24"/>
        </w:rPr>
        <w:t>U.S. Centers for Disease Control and Prevention</w:t>
      </w:r>
      <w:r>
        <w:rPr>
          <w:rFonts w:ascii="Times New Roman" w:eastAsia="Malgun Gothic" w:hAnsi="Times New Roman" w:cs="Times New Roman"/>
          <w:sz w:val="24"/>
          <w:szCs w:val="24"/>
        </w:rPr>
        <w:t>,</w:t>
      </w:r>
      <w:r w:rsidRPr="005C21CA">
        <w:rPr>
          <w:rFonts w:ascii="Times New Roman" w:eastAsia="Malgun Gothic" w:hAnsi="Times New Roman" w:cs="Times New Roman"/>
          <w:sz w:val="24"/>
          <w:szCs w:val="24"/>
        </w:rPr>
        <w:t xml:space="preserve"> 1600 Clifton Road</w:t>
      </w:r>
      <w:r>
        <w:rPr>
          <w:rFonts w:ascii="Times New Roman" w:eastAsia="Malgun Gothic" w:hAnsi="Times New Roman" w:cs="Times New Roman"/>
          <w:sz w:val="24"/>
          <w:szCs w:val="24"/>
        </w:rPr>
        <w:t xml:space="preserve"> NE</w:t>
      </w:r>
      <w:r w:rsidRPr="005C21CA">
        <w:rPr>
          <w:rFonts w:ascii="Times New Roman" w:eastAsia="Malgun Gothic" w:hAnsi="Times New Roman" w:cs="Times New Roman"/>
          <w:sz w:val="24"/>
          <w:szCs w:val="24"/>
        </w:rPr>
        <w:t xml:space="preserve">, MS </w:t>
      </w:r>
      <w:r>
        <w:rPr>
          <w:rFonts w:ascii="Times New Roman" w:eastAsia="Malgun Gothic" w:hAnsi="Times New Roman" w:cs="Times New Roman"/>
          <w:sz w:val="24"/>
          <w:szCs w:val="24"/>
        </w:rPr>
        <w:t xml:space="preserve">H16-4, </w:t>
      </w:r>
      <w:r w:rsidRPr="005C21CA">
        <w:rPr>
          <w:rFonts w:ascii="Times New Roman" w:eastAsia="Malgun Gothic" w:hAnsi="Times New Roman" w:cs="Times New Roman"/>
          <w:sz w:val="24"/>
          <w:szCs w:val="24"/>
        </w:rPr>
        <w:t>Atlanta, GA 303</w:t>
      </w:r>
      <w:r>
        <w:rPr>
          <w:rFonts w:ascii="Times New Roman" w:eastAsia="Malgun Gothic" w:hAnsi="Times New Roman" w:cs="Times New Roman"/>
          <w:sz w:val="24"/>
          <w:szCs w:val="24"/>
        </w:rPr>
        <w:t>29</w:t>
      </w:r>
      <w:r w:rsidRPr="005C21CA">
        <w:rPr>
          <w:rFonts w:ascii="Times New Roman" w:eastAsia="Malgun Gothic" w:hAnsi="Times New Roman" w:cs="Times New Roman"/>
          <w:sz w:val="24"/>
          <w:szCs w:val="24"/>
        </w:rPr>
        <w:t>, USA</w:t>
      </w:r>
      <w:r>
        <w:rPr>
          <w:rFonts w:ascii="Times New Roman" w:eastAsia="Malgun Gothic" w:hAnsi="Times New Roman" w:cs="Times New Roman"/>
          <w:sz w:val="24"/>
          <w:szCs w:val="24"/>
        </w:rPr>
        <w:t>; Phone number</w:t>
      </w:r>
      <w:r w:rsidRPr="005C21CA">
        <w:rPr>
          <w:rFonts w:ascii="Times New Roman" w:eastAsia="Malgun Gothic" w:hAnsi="Times New Roman" w:cs="Times New Roman"/>
          <w:sz w:val="24"/>
          <w:szCs w:val="24"/>
        </w:rPr>
        <w:t>: +1 404 718 1667</w:t>
      </w:r>
      <w:r>
        <w:rPr>
          <w:rFonts w:ascii="Times New Roman" w:eastAsia="Malgun Gothic" w:hAnsi="Times New Roman" w:cs="Times New Roman"/>
          <w:sz w:val="24"/>
          <w:szCs w:val="24"/>
        </w:rPr>
        <w:t xml:space="preserve">; </w:t>
      </w:r>
      <w:r w:rsidRPr="005C21CA">
        <w:rPr>
          <w:rFonts w:ascii="Times New Roman" w:eastAsia="Malgun Gothic" w:hAnsi="Times New Roman" w:cs="Times New Roman"/>
          <w:sz w:val="24"/>
          <w:szCs w:val="24"/>
        </w:rPr>
        <w:t xml:space="preserve">e-mail: </w:t>
      </w:r>
      <w:r>
        <w:rPr>
          <w:rFonts w:ascii="Times New Roman" w:eastAsia="Malgun Gothic" w:hAnsi="Times New Roman" w:cs="Times New Roman"/>
          <w:sz w:val="24"/>
          <w:szCs w:val="24"/>
        </w:rPr>
        <w:t>hjoo</w:t>
      </w:r>
      <w:r w:rsidRPr="005C21CA">
        <w:rPr>
          <w:rFonts w:ascii="Times New Roman" w:eastAsia="Malgun Gothic" w:hAnsi="Times New Roman" w:cs="Times New Roman"/>
          <w:sz w:val="24"/>
          <w:szCs w:val="24"/>
        </w:rPr>
        <w:t>@cdc.gov</w:t>
      </w:r>
    </w:p>
    <w:p w14:paraId="2CF039FC" w14:textId="77777777" w:rsidR="00386CA7" w:rsidRPr="00CA15D1" w:rsidRDefault="00386CA7" w:rsidP="00386CA7">
      <w:pPr>
        <w:pStyle w:val="FootnoteText"/>
        <w:rPr>
          <w:rFonts w:eastAsiaTheme="minorEastAsia"/>
          <w:lang w:eastAsia="ko-K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60115" w14:textId="77777777" w:rsidR="0073457C" w:rsidRDefault="007345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5A1E0" w14:textId="77777777" w:rsidR="0073457C" w:rsidRDefault="007345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AB165" w14:textId="77777777" w:rsidR="0073457C" w:rsidRDefault="007345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E5CF4"/>
    <w:multiLevelType w:val="multilevel"/>
    <w:tmpl w:val="EF02BC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6A61503"/>
    <w:multiLevelType w:val="hybridMultilevel"/>
    <w:tmpl w:val="4A540F00"/>
    <w:lvl w:ilvl="0" w:tplc="684E01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7C17BC1"/>
    <w:multiLevelType w:val="hybridMultilevel"/>
    <w:tmpl w:val="83EA19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3F610A"/>
    <w:multiLevelType w:val="hybridMultilevel"/>
    <w:tmpl w:val="8E5CC392"/>
    <w:lvl w:ilvl="0" w:tplc="2C949E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2317693">
    <w:abstractNumId w:val="2"/>
  </w:num>
  <w:num w:numId="2" w16cid:durableId="1127967899">
    <w:abstractNumId w:val="1"/>
  </w:num>
  <w:num w:numId="3" w16cid:durableId="622274491">
    <w:abstractNumId w:val="0"/>
  </w:num>
  <w:num w:numId="4" w16cid:durableId="2571807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Trop Med Hygie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5txrrvfxxa23et00mv05x5afvt02vf5wpz&quot;&gt;African_refugee_EndNote Library&lt;record-ids&gt;&lt;item&gt;50&lt;/item&gt;&lt;/record-ids&gt;&lt;/item&gt;&lt;/Libraries&gt;"/>
  </w:docVars>
  <w:rsids>
    <w:rsidRoot w:val="00701633"/>
    <w:rsid w:val="00000530"/>
    <w:rsid w:val="00000F60"/>
    <w:rsid w:val="00001309"/>
    <w:rsid w:val="00001FBB"/>
    <w:rsid w:val="0000423F"/>
    <w:rsid w:val="00004ABB"/>
    <w:rsid w:val="000050A3"/>
    <w:rsid w:val="00006123"/>
    <w:rsid w:val="0000734D"/>
    <w:rsid w:val="00007A39"/>
    <w:rsid w:val="00015778"/>
    <w:rsid w:val="0001699F"/>
    <w:rsid w:val="00017257"/>
    <w:rsid w:val="000172D8"/>
    <w:rsid w:val="0002036A"/>
    <w:rsid w:val="00021DB1"/>
    <w:rsid w:val="000243BC"/>
    <w:rsid w:val="000260DD"/>
    <w:rsid w:val="00032849"/>
    <w:rsid w:val="00033E4F"/>
    <w:rsid w:val="00037522"/>
    <w:rsid w:val="000404E7"/>
    <w:rsid w:val="0004090A"/>
    <w:rsid w:val="000417B4"/>
    <w:rsid w:val="0004203B"/>
    <w:rsid w:val="00043349"/>
    <w:rsid w:val="00045B88"/>
    <w:rsid w:val="00045C3F"/>
    <w:rsid w:val="00050779"/>
    <w:rsid w:val="00053CFA"/>
    <w:rsid w:val="000547C1"/>
    <w:rsid w:val="00054B0D"/>
    <w:rsid w:val="000553AB"/>
    <w:rsid w:val="0005779F"/>
    <w:rsid w:val="0006153C"/>
    <w:rsid w:val="00063754"/>
    <w:rsid w:val="00065600"/>
    <w:rsid w:val="00070080"/>
    <w:rsid w:val="00070B1C"/>
    <w:rsid w:val="0007140D"/>
    <w:rsid w:val="00071C77"/>
    <w:rsid w:val="000765CF"/>
    <w:rsid w:val="000826F5"/>
    <w:rsid w:val="000919C3"/>
    <w:rsid w:val="00091D68"/>
    <w:rsid w:val="00093A44"/>
    <w:rsid w:val="00095264"/>
    <w:rsid w:val="00095812"/>
    <w:rsid w:val="00095AA8"/>
    <w:rsid w:val="00096178"/>
    <w:rsid w:val="0009688B"/>
    <w:rsid w:val="00096E77"/>
    <w:rsid w:val="000A1A92"/>
    <w:rsid w:val="000A3E47"/>
    <w:rsid w:val="000A4C29"/>
    <w:rsid w:val="000A5610"/>
    <w:rsid w:val="000A5804"/>
    <w:rsid w:val="000A58E4"/>
    <w:rsid w:val="000A7B62"/>
    <w:rsid w:val="000B0F8D"/>
    <w:rsid w:val="000B4019"/>
    <w:rsid w:val="000B4507"/>
    <w:rsid w:val="000B61B1"/>
    <w:rsid w:val="000C7114"/>
    <w:rsid w:val="000D057B"/>
    <w:rsid w:val="000D1C47"/>
    <w:rsid w:val="000D356A"/>
    <w:rsid w:val="000D70AF"/>
    <w:rsid w:val="000D7121"/>
    <w:rsid w:val="000E16EC"/>
    <w:rsid w:val="000E5221"/>
    <w:rsid w:val="000E7036"/>
    <w:rsid w:val="000F5CFE"/>
    <w:rsid w:val="000F7513"/>
    <w:rsid w:val="00100ACD"/>
    <w:rsid w:val="00102B07"/>
    <w:rsid w:val="00103702"/>
    <w:rsid w:val="00103832"/>
    <w:rsid w:val="00104120"/>
    <w:rsid w:val="00105DA3"/>
    <w:rsid w:val="0010659D"/>
    <w:rsid w:val="0011041F"/>
    <w:rsid w:val="00111149"/>
    <w:rsid w:val="001119D6"/>
    <w:rsid w:val="00122DCD"/>
    <w:rsid w:val="00122F86"/>
    <w:rsid w:val="00126A2F"/>
    <w:rsid w:val="00127362"/>
    <w:rsid w:val="00131FD3"/>
    <w:rsid w:val="0013214C"/>
    <w:rsid w:val="00134B6A"/>
    <w:rsid w:val="001358E8"/>
    <w:rsid w:val="001402AD"/>
    <w:rsid w:val="001510F2"/>
    <w:rsid w:val="00152617"/>
    <w:rsid w:val="0016078B"/>
    <w:rsid w:val="00160E8F"/>
    <w:rsid w:val="0016187F"/>
    <w:rsid w:val="00162033"/>
    <w:rsid w:val="00162BB5"/>
    <w:rsid w:val="00163412"/>
    <w:rsid w:val="0016364E"/>
    <w:rsid w:val="00163981"/>
    <w:rsid w:val="0016643F"/>
    <w:rsid w:val="001679BB"/>
    <w:rsid w:val="00170DE4"/>
    <w:rsid w:val="00171AD1"/>
    <w:rsid w:val="00172301"/>
    <w:rsid w:val="00174B3E"/>
    <w:rsid w:val="00175490"/>
    <w:rsid w:val="00183D34"/>
    <w:rsid w:val="00185D64"/>
    <w:rsid w:val="00186E7C"/>
    <w:rsid w:val="001907F2"/>
    <w:rsid w:val="00192124"/>
    <w:rsid w:val="00192244"/>
    <w:rsid w:val="001931F4"/>
    <w:rsid w:val="00193C70"/>
    <w:rsid w:val="001948B0"/>
    <w:rsid w:val="001A04AE"/>
    <w:rsid w:val="001A0A04"/>
    <w:rsid w:val="001A0C09"/>
    <w:rsid w:val="001A7AAA"/>
    <w:rsid w:val="001B1D62"/>
    <w:rsid w:val="001B5AEF"/>
    <w:rsid w:val="001B5E9B"/>
    <w:rsid w:val="001C0EB3"/>
    <w:rsid w:val="001C49E6"/>
    <w:rsid w:val="001C62F0"/>
    <w:rsid w:val="001C64FA"/>
    <w:rsid w:val="001D2696"/>
    <w:rsid w:val="001D5598"/>
    <w:rsid w:val="001D641C"/>
    <w:rsid w:val="001D78B9"/>
    <w:rsid w:val="001E2808"/>
    <w:rsid w:val="001E39F1"/>
    <w:rsid w:val="001E5A12"/>
    <w:rsid w:val="001E5A97"/>
    <w:rsid w:val="001F0665"/>
    <w:rsid w:val="001F20B3"/>
    <w:rsid w:val="001F5ED0"/>
    <w:rsid w:val="001F7222"/>
    <w:rsid w:val="00200EB8"/>
    <w:rsid w:val="00201D8A"/>
    <w:rsid w:val="002028A9"/>
    <w:rsid w:val="00206458"/>
    <w:rsid w:val="002064E6"/>
    <w:rsid w:val="002119E0"/>
    <w:rsid w:val="00211C91"/>
    <w:rsid w:val="00213613"/>
    <w:rsid w:val="00214B1B"/>
    <w:rsid w:val="0021657E"/>
    <w:rsid w:val="002210E8"/>
    <w:rsid w:val="00221F9D"/>
    <w:rsid w:val="00223511"/>
    <w:rsid w:val="00224F20"/>
    <w:rsid w:val="00225A9F"/>
    <w:rsid w:val="00231E6E"/>
    <w:rsid w:val="0023277D"/>
    <w:rsid w:val="00232BFD"/>
    <w:rsid w:val="00232DCF"/>
    <w:rsid w:val="002369DA"/>
    <w:rsid w:val="00245295"/>
    <w:rsid w:val="00250547"/>
    <w:rsid w:val="00252226"/>
    <w:rsid w:val="00254AB1"/>
    <w:rsid w:val="002561C2"/>
    <w:rsid w:val="00256A1C"/>
    <w:rsid w:val="002574AC"/>
    <w:rsid w:val="002578E6"/>
    <w:rsid w:val="00261E5A"/>
    <w:rsid w:val="00262516"/>
    <w:rsid w:val="002642D6"/>
    <w:rsid w:val="002663DC"/>
    <w:rsid w:val="002722CE"/>
    <w:rsid w:val="00274D63"/>
    <w:rsid w:val="0027639D"/>
    <w:rsid w:val="00276408"/>
    <w:rsid w:val="00282549"/>
    <w:rsid w:val="00282D37"/>
    <w:rsid w:val="00293E93"/>
    <w:rsid w:val="00294263"/>
    <w:rsid w:val="002A0AED"/>
    <w:rsid w:val="002A1359"/>
    <w:rsid w:val="002A3801"/>
    <w:rsid w:val="002B042F"/>
    <w:rsid w:val="002B09F9"/>
    <w:rsid w:val="002B2278"/>
    <w:rsid w:val="002B254C"/>
    <w:rsid w:val="002B2575"/>
    <w:rsid w:val="002B439C"/>
    <w:rsid w:val="002C47A5"/>
    <w:rsid w:val="002C5BCB"/>
    <w:rsid w:val="002D3AB4"/>
    <w:rsid w:val="002D4E83"/>
    <w:rsid w:val="002E1FD2"/>
    <w:rsid w:val="002E256F"/>
    <w:rsid w:val="002E375A"/>
    <w:rsid w:val="002E744D"/>
    <w:rsid w:val="002E7844"/>
    <w:rsid w:val="002F3462"/>
    <w:rsid w:val="002F5FFC"/>
    <w:rsid w:val="00300D63"/>
    <w:rsid w:val="00300E1C"/>
    <w:rsid w:val="0030373A"/>
    <w:rsid w:val="003078AD"/>
    <w:rsid w:val="00307E00"/>
    <w:rsid w:val="00312FE2"/>
    <w:rsid w:val="003161FA"/>
    <w:rsid w:val="003304B5"/>
    <w:rsid w:val="00330F1D"/>
    <w:rsid w:val="00333C2E"/>
    <w:rsid w:val="003356BF"/>
    <w:rsid w:val="00335F6D"/>
    <w:rsid w:val="00340563"/>
    <w:rsid w:val="00342570"/>
    <w:rsid w:val="00343D0F"/>
    <w:rsid w:val="0034671B"/>
    <w:rsid w:val="00347D18"/>
    <w:rsid w:val="0035343B"/>
    <w:rsid w:val="00355381"/>
    <w:rsid w:val="00357659"/>
    <w:rsid w:val="0035788A"/>
    <w:rsid w:val="00357EA5"/>
    <w:rsid w:val="00360E10"/>
    <w:rsid w:val="00360E62"/>
    <w:rsid w:val="00362008"/>
    <w:rsid w:val="00362DF9"/>
    <w:rsid w:val="00363C95"/>
    <w:rsid w:val="003653DA"/>
    <w:rsid w:val="00365E9D"/>
    <w:rsid w:val="00367341"/>
    <w:rsid w:val="003675D5"/>
    <w:rsid w:val="0037026B"/>
    <w:rsid w:val="003710D6"/>
    <w:rsid w:val="00371CE4"/>
    <w:rsid w:val="00371FA4"/>
    <w:rsid w:val="00371FDB"/>
    <w:rsid w:val="00372F0C"/>
    <w:rsid w:val="00377EEE"/>
    <w:rsid w:val="00382C96"/>
    <w:rsid w:val="00383B87"/>
    <w:rsid w:val="00386CA7"/>
    <w:rsid w:val="00393A76"/>
    <w:rsid w:val="00395E79"/>
    <w:rsid w:val="0039606F"/>
    <w:rsid w:val="003A33AC"/>
    <w:rsid w:val="003A35D0"/>
    <w:rsid w:val="003A391F"/>
    <w:rsid w:val="003A4D95"/>
    <w:rsid w:val="003A6EFA"/>
    <w:rsid w:val="003B093C"/>
    <w:rsid w:val="003B1CDF"/>
    <w:rsid w:val="003B21F7"/>
    <w:rsid w:val="003B22D3"/>
    <w:rsid w:val="003B4810"/>
    <w:rsid w:val="003B5543"/>
    <w:rsid w:val="003B5789"/>
    <w:rsid w:val="003B5F6A"/>
    <w:rsid w:val="003B7819"/>
    <w:rsid w:val="003C0AD8"/>
    <w:rsid w:val="003C0B01"/>
    <w:rsid w:val="003C10B5"/>
    <w:rsid w:val="003C2E24"/>
    <w:rsid w:val="003C43E9"/>
    <w:rsid w:val="003C4B66"/>
    <w:rsid w:val="003C561B"/>
    <w:rsid w:val="003D2378"/>
    <w:rsid w:val="003D2C6A"/>
    <w:rsid w:val="003D7C13"/>
    <w:rsid w:val="003D7C8A"/>
    <w:rsid w:val="003E06AD"/>
    <w:rsid w:val="003E1243"/>
    <w:rsid w:val="003E4DAE"/>
    <w:rsid w:val="003F0508"/>
    <w:rsid w:val="003F16FF"/>
    <w:rsid w:val="003F1B93"/>
    <w:rsid w:val="003F23D6"/>
    <w:rsid w:val="003F4957"/>
    <w:rsid w:val="003F5467"/>
    <w:rsid w:val="003F68E1"/>
    <w:rsid w:val="00400979"/>
    <w:rsid w:val="00400BCE"/>
    <w:rsid w:val="00400EC6"/>
    <w:rsid w:val="00400FCE"/>
    <w:rsid w:val="004027E2"/>
    <w:rsid w:val="00404355"/>
    <w:rsid w:val="004064EE"/>
    <w:rsid w:val="004067F9"/>
    <w:rsid w:val="00406815"/>
    <w:rsid w:val="004068DB"/>
    <w:rsid w:val="004128F8"/>
    <w:rsid w:val="00413D9B"/>
    <w:rsid w:val="004179FB"/>
    <w:rsid w:val="00420058"/>
    <w:rsid w:val="00420C60"/>
    <w:rsid w:val="0042327F"/>
    <w:rsid w:val="00425248"/>
    <w:rsid w:val="00425B08"/>
    <w:rsid w:val="00430AC9"/>
    <w:rsid w:val="00432865"/>
    <w:rsid w:val="00433051"/>
    <w:rsid w:val="00433260"/>
    <w:rsid w:val="00435880"/>
    <w:rsid w:val="00436000"/>
    <w:rsid w:val="00437720"/>
    <w:rsid w:val="004378FC"/>
    <w:rsid w:val="00442524"/>
    <w:rsid w:val="0044420F"/>
    <w:rsid w:val="0044662D"/>
    <w:rsid w:val="00447945"/>
    <w:rsid w:val="0045099E"/>
    <w:rsid w:val="00451CF3"/>
    <w:rsid w:val="00454061"/>
    <w:rsid w:val="00454E99"/>
    <w:rsid w:val="00455619"/>
    <w:rsid w:val="00456A81"/>
    <w:rsid w:val="00457697"/>
    <w:rsid w:val="00460CBB"/>
    <w:rsid w:val="0047314F"/>
    <w:rsid w:val="00477D98"/>
    <w:rsid w:val="00480E19"/>
    <w:rsid w:val="00482B11"/>
    <w:rsid w:val="004840D1"/>
    <w:rsid w:val="004965BC"/>
    <w:rsid w:val="004A68AB"/>
    <w:rsid w:val="004A6C40"/>
    <w:rsid w:val="004A70D7"/>
    <w:rsid w:val="004A794A"/>
    <w:rsid w:val="004A7B1F"/>
    <w:rsid w:val="004B1CD4"/>
    <w:rsid w:val="004B3424"/>
    <w:rsid w:val="004B3DB4"/>
    <w:rsid w:val="004B4720"/>
    <w:rsid w:val="004B57EA"/>
    <w:rsid w:val="004B5831"/>
    <w:rsid w:val="004B5932"/>
    <w:rsid w:val="004C007E"/>
    <w:rsid w:val="004C019F"/>
    <w:rsid w:val="004C0E91"/>
    <w:rsid w:val="004C1325"/>
    <w:rsid w:val="004C1BE9"/>
    <w:rsid w:val="004C4715"/>
    <w:rsid w:val="004C4A2F"/>
    <w:rsid w:val="004C694B"/>
    <w:rsid w:val="004D1383"/>
    <w:rsid w:val="004D1506"/>
    <w:rsid w:val="004D272C"/>
    <w:rsid w:val="004D77E6"/>
    <w:rsid w:val="004D7BB7"/>
    <w:rsid w:val="004E149C"/>
    <w:rsid w:val="004E2DB3"/>
    <w:rsid w:val="004E308E"/>
    <w:rsid w:val="004E3A13"/>
    <w:rsid w:val="004E607C"/>
    <w:rsid w:val="004F039A"/>
    <w:rsid w:val="004F4754"/>
    <w:rsid w:val="004F5811"/>
    <w:rsid w:val="005006C6"/>
    <w:rsid w:val="0050205D"/>
    <w:rsid w:val="0050223E"/>
    <w:rsid w:val="00503FBC"/>
    <w:rsid w:val="00506D17"/>
    <w:rsid w:val="0050790B"/>
    <w:rsid w:val="005107C7"/>
    <w:rsid w:val="005134AE"/>
    <w:rsid w:val="00513EEE"/>
    <w:rsid w:val="00513F75"/>
    <w:rsid w:val="00514551"/>
    <w:rsid w:val="005154DD"/>
    <w:rsid w:val="00516D73"/>
    <w:rsid w:val="005209C1"/>
    <w:rsid w:val="00521CA2"/>
    <w:rsid w:val="0052362F"/>
    <w:rsid w:val="0052522F"/>
    <w:rsid w:val="00530170"/>
    <w:rsid w:val="00535B20"/>
    <w:rsid w:val="00545404"/>
    <w:rsid w:val="0054789D"/>
    <w:rsid w:val="00547AEA"/>
    <w:rsid w:val="00550E7A"/>
    <w:rsid w:val="00551F17"/>
    <w:rsid w:val="00552D90"/>
    <w:rsid w:val="00553EE6"/>
    <w:rsid w:val="0055464D"/>
    <w:rsid w:val="00554672"/>
    <w:rsid w:val="00555B33"/>
    <w:rsid w:val="00557724"/>
    <w:rsid w:val="00560553"/>
    <w:rsid w:val="00560B08"/>
    <w:rsid w:val="005618F0"/>
    <w:rsid w:val="00563AEB"/>
    <w:rsid w:val="0056417A"/>
    <w:rsid w:val="005678C2"/>
    <w:rsid w:val="0057527A"/>
    <w:rsid w:val="0057639F"/>
    <w:rsid w:val="00580EB4"/>
    <w:rsid w:val="00580F93"/>
    <w:rsid w:val="00581345"/>
    <w:rsid w:val="005814D3"/>
    <w:rsid w:val="00582BA1"/>
    <w:rsid w:val="00582D68"/>
    <w:rsid w:val="0058521B"/>
    <w:rsid w:val="00587B90"/>
    <w:rsid w:val="00595028"/>
    <w:rsid w:val="005967B3"/>
    <w:rsid w:val="005A0C5F"/>
    <w:rsid w:val="005A249A"/>
    <w:rsid w:val="005A512F"/>
    <w:rsid w:val="005A5369"/>
    <w:rsid w:val="005A5E4F"/>
    <w:rsid w:val="005A69D8"/>
    <w:rsid w:val="005A6AFA"/>
    <w:rsid w:val="005A77DC"/>
    <w:rsid w:val="005A7D95"/>
    <w:rsid w:val="005B0F82"/>
    <w:rsid w:val="005B55FC"/>
    <w:rsid w:val="005B6D61"/>
    <w:rsid w:val="005B7766"/>
    <w:rsid w:val="005B7F13"/>
    <w:rsid w:val="005C158F"/>
    <w:rsid w:val="005C1A38"/>
    <w:rsid w:val="005C1C86"/>
    <w:rsid w:val="005C4344"/>
    <w:rsid w:val="005C7342"/>
    <w:rsid w:val="005D0C58"/>
    <w:rsid w:val="005D1352"/>
    <w:rsid w:val="005D5E41"/>
    <w:rsid w:val="005E0887"/>
    <w:rsid w:val="005E0C5D"/>
    <w:rsid w:val="005E492C"/>
    <w:rsid w:val="005E6287"/>
    <w:rsid w:val="005F0698"/>
    <w:rsid w:val="005F22A7"/>
    <w:rsid w:val="005F2412"/>
    <w:rsid w:val="005F5886"/>
    <w:rsid w:val="00600A48"/>
    <w:rsid w:val="00601BA0"/>
    <w:rsid w:val="00601D1B"/>
    <w:rsid w:val="00601F72"/>
    <w:rsid w:val="00605DE5"/>
    <w:rsid w:val="00607DEB"/>
    <w:rsid w:val="006104C9"/>
    <w:rsid w:val="006116E9"/>
    <w:rsid w:val="00615368"/>
    <w:rsid w:val="00615472"/>
    <w:rsid w:val="006204E8"/>
    <w:rsid w:val="00620BC0"/>
    <w:rsid w:val="0062188C"/>
    <w:rsid w:val="00622FCD"/>
    <w:rsid w:val="0062382A"/>
    <w:rsid w:val="00624393"/>
    <w:rsid w:val="006243DE"/>
    <w:rsid w:val="00625DBC"/>
    <w:rsid w:val="00632A35"/>
    <w:rsid w:val="00633708"/>
    <w:rsid w:val="00633B92"/>
    <w:rsid w:val="00636247"/>
    <w:rsid w:val="0063763D"/>
    <w:rsid w:val="0064291D"/>
    <w:rsid w:val="00643736"/>
    <w:rsid w:val="0064473B"/>
    <w:rsid w:val="00644964"/>
    <w:rsid w:val="00645892"/>
    <w:rsid w:val="00647281"/>
    <w:rsid w:val="0064728D"/>
    <w:rsid w:val="006501C8"/>
    <w:rsid w:val="00650E40"/>
    <w:rsid w:val="006512DD"/>
    <w:rsid w:val="00655339"/>
    <w:rsid w:val="00660F58"/>
    <w:rsid w:val="006630E0"/>
    <w:rsid w:val="006631F3"/>
    <w:rsid w:val="00665DC5"/>
    <w:rsid w:val="006662E1"/>
    <w:rsid w:val="006723F0"/>
    <w:rsid w:val="00674209"/>
    <w:rsid w:val="00674712"/>
    <w:rsid w:val="00677750"/>
    <w:rsid w:val="00677D72"/>
    <w:rsid w:val="006816DB"/>
    <w:rsid w:val="00683959"/>
    <w:rsid w:val="006866E8"/>
    <w:rsid w:val="00686BC4"/>
    <w:rsid w:val="00686CD1"/>
    <w:rsid w:val="00687C19"/>
    <w:rsid w:val="00690ED2"/>
    <w:rsid w:val="00693605"/>
    <w:rsid w:val="00694E76"/>
    <w:rsid w:val="006959AB"/>
    <w:rsid w:val="006962E9"/>
    <w:rsid w:val="006A0BA1"/>
    <w:rsid w:val="006A11FC"/>
    <w:rsid w:val="006A349C"/>
    <w:rsid w:val="006A442E"/>
    <w:rsid w:val="006B14C8"/>
    <w:rsid w:val="006B1659"/>
    <w:rsid w:val="006B2940"/>
    <w:rsid w:val="006B346B"/>
    <w:rsid w:val="006B4985"/>
    <w:rsid w:val="006B56DA"/>
    <w:rsid w:val="006C0A97"/>
    <w:rsid w:val="006C20CC"/>
    <w:rsid w:val="006C486B"/>
    <w:rsid w:val="006C4F35"/>
    <w:rsid w:val="006C51AC"/>
    <w:rsid w:val="006C6586"/>
    <w:rsid w:val="006D2101"/>
    <w:rsid w:val="006D2ABA"/>
    <w:rsid w:val="006D3748"/>
    <w:rsid w:val="006D5265"/>
    <w:rsid w:val="006E033C"/>
    <w:rsid w:val="006E2894"/>
    <w:rsid w:val="006F1FFB"/>
    <w:rsid w:val="006F3449"/>
    <w:rsid w:val="006F4062"/>
    <w:rsid w:val="006F4090"/>
    <w:rsid w:val="006F4B4E"/>
    <w:rsid w:val="006F4C01"/>
    <w:rsid w:val="006F4DE8"/>
    <w:rsid w:val="006F51D1"/>
    <w:rsid w:val="00701633"/>
    <w:rsid w:val="007021FC"/>
    <w:rsid w:val="00706543"/>
    <w:rsid w:val="007065BC"/>
    <w:rsid w:val="00706F0E"/>
    <w:rsid w:val="007075BA"/>
    <w:rsid w:val="00710480"/>
    <w:rsid w:val="0071165A"/>
    <w:rsid w:val="007123AA"/>
    <w:rsid w:val="007127FA"/>
    <w:rsid w:val="00712A10"/>
    <w:rsid w:val="0071315C"/>
    <w:rsid w:val="00714264"/>
    <w:rsid w:val="007143ED"/>
    <w:rsid w:val="00715462"/>
    <w:rsid w:val="00715ADF"/>
    <w:rsid w:val="00716BE7"/>
    <w:rsid w:val="00720A3F"/>
    <w:rsid w:val="00720EA8"/>
    <w:rsid w:val="007240E8"/>
    <w:rsid w:val="007251C0"/>
    <w:rsid w:val="007265B1"/>
    <w:rsid w:val="00727BDD"/>
    <w:rsid w:val="00732A14"/>
    <w:rsid w:val="0073457C"/>
    <w:rsid w:val="00736700"/>
    <w:rsid w:val="00737AE4"/>
    <w:rsid w:val="00737B9E"/>
    <w:rsid w:val="00740463"/>
    <w:rsid w:val="00740C0E"/>
    <w:rsid w:val="00740CBB"/>
    <w:rsid w:val="0074105B"/>
    <w:rsid w:val="00743947"/>
    <w:rsid w:val="007455B5"/>
    <w:rsid w:val="0074726B"/>
    <w:rsid w:val="0074761C"/>
    <w:rsid w:val="007520F6"/>
    <w:rsid w:val="007550B4"/>
    <w:rsid w:val="00755F44"/>
    <w:rsid w:val="0075620F"/>
    <w:rsid w:val="00757BE6"/>
    <w:rsid w:val="007600E2"/>
    <w:rsid w:val="007607D1"/>
    <w:rsid w:val="00760C52"/>
    <w:rsid w:val="007616AA"/>
    <w:rsid w:val="007620E6"/>
    <w:rsid w:val="007636F3"/>
    <w:rsid w:val="00764883"/>
    <w:rsid w:val="00770861"/>
    <w:rsid w:val="00770AB0"/>
    <w:rsid w:val="00774148"/>
    <w:rsid w:val="00774A22"/>
    <w:rsid w:val="007777F4"/>
    <w:rsid w:val="007802FD"/>
    <w:rsid w:val="00780663"/>
    <w:rsid w:val="007813D5"/>
    <w:rsid w:val="00781C5B"/>
    <w:rsid w:val="0078221C"/>
    <w:rsid w:val="00785162"/>
    <w:rsid w:val="00785A27"/>
    <w:rsid w:val="00787925"/>
    <w:rsid w:val="00787BD1"/>
    <w:rsid w:val="007928CD"/>
    <w:rsid w:val="00792AD1"/>
    <w:rsid w:val="007945BF"/>
    <w:rsid w:val="007A1165"/>
    <w:rsid w:val="007A1252"/>
    <w:rsid w:val="007A5423"/>
    <w:rsid w:val="007B0219"/>
    <w:rsid w:val="007B1386"/>
    <w:rsid w:val="007B306C"/>
    <w:rsid w:val="007B31E2"/>
    <w:rsid w:val="007B5021"/>
    <w:rsid w:val="007B5ADF"/>
    <w:rsid w:val="007B5EE3"/>
    <w:rsid w:val="007B63C3"/>
    <w:rsid w:val="007C07A0"/>
    <w:rsid w:val="007C227E"/>
    <w:rsid w:val="007C2626"/>
    <w:rsid w:val="007C30FD"/>
    <w:rsid w:val="007C3E5F"/>
    <w:rsid w:val="007C4111"/>
    <w:rsid w:val="007C5CBE"/>
    <w:rsid w:val="007C7FE3"/>
    <w:rsid w:val="007D16F8"/>
    <w:rsid w:val="007D1B4E"/>
    <w:rsid w:val="007D2C6A"/>
    <w:rsid w:val="007D2CA9"/>
    <w:rsid w:val="007D33D1"/>
    <w:rsid w:val="007D4F4C"/>
    <w:rsid w:val="007D6186"/>
    <w:rsid w:val="007D733E"/>
    <w:rsid w:val="007E211B"/>
    <w:rsid w:val="007E3344"/>
    <w:rsid w:val="007E3CF3"/>
    <w:rsid w:val="007E477E"/>
    <w:rsid w:val="007E7A20"/>
    <w:rsid w:val="007F1C04"/>
    <w:rsid w:val="007F55C0"/>
    <w:rsid w:val="007F75CF"/>
    <w:rsid w:val="00800F49"/>
    <w:rsid w:val="008019F1"/>
    <w:rsid w:val="008036F6"/>
    <w:rsid w:val="00803ED9"/>
    <w:rsid w:val="00806BFF"/>
    <w:rsid w:val="008073E1"/>
    <w:rsid w:val="00812357"/>
    <w:rsid w:val="00812510"/>
    <w:rsid w:val="008139D6"/>
    <w:rsid w:val="008168BD"/>
    <w:rsid w:val="008173DF"/>
    <w:rsid w:val="008176EE"/>
    <w:rsid w:val="0082084E"/>
    <w:rsid w:val="00824F83"/>
    <w:rsid w:val="00826066"/>
    <w:rsid w:val="00833876"/>
    <w:rsid w:val="00836715"/>
    <w:rsid w:val="0084058C"/>
    <w:rsid w:val="00840AD4"/>
    <w:rsid w:val="008410FB"/>
    <w:rsid w:val="00844E28"/>
    <w:rsid w:val="008463F4"/>
    <w:rsid w:val="00846C18"/>
    <w:rsid w:val="008506E9"/>
    <w:rsid w:val="0085182B"/>
    <w:rsid w:val="00852C70"/>
    <w:rsid w:val="00855258"/>
    <w:rsid w:val="00857C05"/>
    <w:rsid w:val="00857EBE"/>
    <w:rsid w:val="00862123"/>
    <w:rsid w:val="00864A7A"/>
    <w:rsid w:val="00867432"/>
    <w:rsid w:val="00873683"/>
    <w:rsid w:val="00875C42"/>
    <w:rsid w:val="008804EC"/>
    <w:rsid w:val="0088079E"/>
    <w:rsid w:val="00880E21"/>
    <w:rsid w:val="008811B0"/>
    <w:rsid w:val="00881E87"/>
    <w:rsid w:val="0088207D"/>
    <w:rsid w:val="00882531"/>
    <w:rsid w:val="0088398F"/>
    <w:rsid w:val="00884EBF"/>
    <w:rsid w:val="008909F5"/>
    <w:rsid w:val="0089155E"/>
    <w:rsid w:val="00893012"/>
    <w:rsid w:val="0089462D"/>
    <w:rsid w:val="008965BE"/>
    <w:rsid w:val="00896996"/>
    <w:rsid w:val="00896F3B"/>
    <w:rsid w:val="008A26F9"/>
    <w:rsid w:val="008A3921"/>
    <w:rsid w:val="008A39BB"/>
    <w:rsid w:val="008A486F"/>
    <w:rsid w:val="008A5476"/>
    <w:rsid w:val="008A72DC"/>
    <w:rsid w:val="008A7D63"/>
    <w:rsid w:val="008B152D"/>
    <w:rsid w:val="008B3C5B"/>
    <w:rsid w:val="008B68FF"/>
    <w:rsid w:val="008B7EF1"/>
    <w:rsid w:val="008C0EA2"/>
    <w:rsid w:val="008C12AB"/>
    <w:rsid w:val="008C6145"/>
    <w:rsid w:val="008C63C0"/>
    <w:rsid w:val="008C6483"/>
    <w:rsid w:val="008C79C9"/>
    <w:rsid w:val="008D01C2"/>
    <w:rsid w:val="008D4962"/>
    <w:rsid w:val="008E1137"/>
    <w:rsid w:val="008E1539"/>
    <w:rsid w:val="008E19F8"/>
    <w:rsid w:val="008E1CBA"/>
    <w:rsid w:val="008E3B1C"/>
    <w:rsid w:val="008E4254"/>
    <w:rsid w:val="008E53B6"/>
    <w:rsid w:val="008E53DB"/>
    <w:rsid w:val="008E7470"/>
    <w:rsid w:val="008F05DB"/>
    <w:rsid w:val="008F5CCF"/>
    <w:rsid w:val="0090128B"/>
    <w:rsid w:val="0091166F"/>
    <w:rsid w:val="0091202C"/>
    <w:rsid w:val="0091333B"/>
    <w:rsid w:val="00914A19"/>
    <w:rsid w:val="00914E7A"/>
    <w:rsid w:val="00915ADE"/>
    <w:rsid w:val="0091725E"/>
    <w:rsid w:val="00920DF3"/>
    <w:rsid w:val="009229AA"/>
    <w:rsid w:val="00923087"/>
    <w:rsid w:val="00923474"/>
    <w:rsid w:val="0092387B"/>
    <w:rsid w:val="009241D5"/>
    <w:rsid w:val="009256E0"/>
    <w:rsid w:val="00926D75"/>
    <w:rsid w:val="00931613"/>
    <w:rsid w:val="009319B9"/>
    <w:rsid w:val="00933384"/>
    <w:rsid w:val="009351A2"/>
    <w:rsid w:val="009416EF"/>
    <w:rsid w:val="009418FB"/>
    <w:rsid w:val="00943A70"/>
    <w:rsid w:val="009443CE"/>
    <w:rsid w:val="009445D1"/>
    <w:rsid w:val="009467AF"/>
    <w:rsid w:val="009472DF"/>
    <w:rsid w:val="009502BE"/>
    <w:rsid w:val="00950D13"/>
    <w:rsid w:val="00950E2C"/>
    <w:rsid w:val="00953793"/>
    <w:rsid w:val="00953BDB"/>
    <w:rsid w:val="00954AE4"/>
    <w:rsid w:val="00956612"/>
    <w:rsid w:val="009569A4"/>
    <w:rsid w:val="009602DA"/>
    <w:rsid w:val="00962048"/>
    <w:rsid w:val="0096646A"/>
    <w:rsid w:val="0097231D"/>
    <w:rsid w:val="00973255"/>
    <w:rsid w:val="009758E8"/>
    <w:rsid w:val="00976019"/>
    <w:rsid w:val="00976663"/>
    <w:rsid w:val="00976BEA"/>
    <w:rsid w:val="009801B4"/>
    <w:rsid w:val="0098178F"/>
    <w:rsid w:val="0098182A"/>
    <w:rsid w:val="00981F46"/>
    <w:rsid w:val="00982232"/>
    <w:rsid w:val="00982438"/>
    <w:rsid w:val="00986CC8"/>
    <w:rsid w:val="009950BF"/>
    <w:rsid w:val="009A0076"/>
    <w:rsid w:val="009A1BF6"/>
    <w:rsid w:val="009A1DC0"/>
    <w:rsid w:val="009A2D91"/>
    <w:rsid w:val="009A3F50"/>
    <w:rsid w:val="009A3F5D"/>
    <w:rsid w:val="009A5D3A"/>
    <w:rsid w:val="009A5D51"/>
    <w:rsid w:val="009B1ECB"/>
    <w:rsid w:val="009B225C"/>
    <w:rsid w:val="009B27A5"/>
    <w:rsid w:val="009B6B14"/>
    <w:rsid w:val="009C1CD4"/>
    <w:rsid w:val="009C2D4F"/>
    <w:rsid w:val="009C4B3E"/>
    <w:rsid w:val="009C505F"/>
    <w:rsid w:val="009C5C88"/>
    <w:rsid w:val="009C63C9"/>
    <w:rsid w:val="009D0CCA"/>
    <w:rsid w:val="009D2BD4"/>
    <w:rsid w:val="009D3A49"/>
    <w:rsid w:val="009D4ABD"/>
    <w:rsid w:val="009D4C5F"/>
    <w:rsid w:val="009D7303"/>
    <w:rsid w:val="009E0723"/>
    <w:rsid w:val="009E12D4"/>
    <w:rsid w:val="009E2E54"/>
    <w:rsid w:val="009E409A"/>
    <w:rsid w:val="009E5749"/>
    <w:rsid w:val="009E57A9"/>
    <w:rsid w:val="009E5D3E"/>
    <w:rsid w:val="009E7D34"/>
    <w:rsid w:val="009F0FF2"/>
    <w:rsid w:val="009F4127"/>
    <w:rsid w:val="009F4557"/>
    <w:rsid w:val="009F5E5D"/>
    <w:rsid w:val="009F66CF"/>
    <w:rsid w:val="00A0128E"/>
    <w:rsid w:val="00A04B51"/>
    <w:rsid w:val="00A05D50"/>
    <w:rsid w:val="00A20A8C"/>
    <w:rsid w:val="00A2171F"/>
    <w:rsid w:val="00A218B5"/>
    <w:rsid w:val="00A22796"/>
    <w:rsid w:val="00A232C0"/>
    <w:rsid w:val="00A24B28"/>
    <w:rsid w:val="00A2611E"/>
    <w:rsid w:val="00A26631"/>
    <w:rsid w:val="00A27856"/>
    <w:rsid w:val="00A31833"/>
    <w:rsid w:val="00A31882"/>
    <w:rsid w:val="00A3671E"/>
    <w:rsid w:val="00A36B52"/>
    <w:rsid w:val="00A36B88"/>
    <w:rsid w:val="00A37C76"/>
    <w:rsid w:val="00A449DF"/>
    <w:rsid w:val="00A44E68"/>
    <w:rsid w:val="00A46CDB"/>
    <w:rsid w:val="00A47085"/>
    <w:rsid w:val="00A4791B"/>
    <w:rsid w:val="00A51BBD"/>
    <w:rsid w:val="00A53CFF"/>
    <w:rsid w:val="00A55D06"/>
    <w:rsid w:val="00A56A30"/>
    <w:rsid w:val="00A56CBC"/>
    <w:rsid w:val="00A57600"/>
    <w:rsid w:val="00A613B3"/>
    <w:rsid w:val="00A6221C"/>
    <w:rsid w:val="00A622BC"/>
    <w:rsid w:val="00A6352A"/>
    <w:rsid w:val="00A644FB"/>
    <w:rsid w:val="00A70257"/>
    <w:rsid w:val="00A704A1"/>
    <w:rsid w:val="00A747FD"/>
    <w:rsid w:val="00A748B2"/>
    <w:rsid w:val="00A74FFC"/>
    <w:rsid w:val="00A756F2"/>
    <w:rsid w:val="00A76070"/>
    <w:rsid w:val="00A82C89"/>
    <w:rsid w:val="00A83ED2"/>
    <w:rsid w:val="00A84EB1"/>
    <w:rsid w:val="00A85393"/>
    <w:rsid w:val="00A85ECC"/>
    <w:rsid w:val="00A90223"/>
    <w:rsid w:val="00A91DC1"/>
    <w:rsid w:val="00A9666F"/>
    <w:rsid w:val="00AA0543"/>
    <w:rsid w:val="00AA0ACE"/>
    <w:rsid w:val="00AA0EA8"/>
    <w:rsid w:val="00AB1CD5"/>
    <w:rsid w:val="00AB27A5"/>
    <w:rsid w:val="00AB61E2"/>
    <w:rsid w:val="00AC05B6"/>
    <w:rsid w:val="00AC211B"/>
    <w:rsid w:val="00AC2457"/>
    <w:rsid w:val="00AC3431"/>
    <w:rsid w:val="00AC3DF1"/>
    <w:rsid w:val="00AC4283"/>
    <w:rsid w:val="00AC75F0"/>
    <w:rsid w:val="00AC7661"/>
    <w:rsid w:val="00AC7F6D"/>
    <w:rsid w:val="00AD02CF"/>
    <w:rsid w:val="00AD0688"/>
    <w:rsid w:val="00AD0C05"/>
    <w:rsid w:val="00AD0E61"/>
    <w:rsid w:val="00AD320F"/>
    <w:rsid w:val="00AD480D"/>
    <w:rsid w:val="00AD5CB4"/>
    <w:rsid w:val="00AD7982"/>
    <w:rsid w:val="00AE33E0"/>
    <w:rsid w:val="00AF00F7"/>
    <w:rsid w:val="00AF1048"/>
    <w:rsid w:val="00B002E5"/>
    <w:rsid w:val="00B00D5E"/>
    <w:rsid w:val="00B03881"/>
    <w:rsid w:val="00B05123"/>
    <w:rsid w:val="00B05B1E"/>
    <w:rsid w:val="00B06401"/>
    <w:rsid w:val="00B06DDD"/>
    <w:rsid w:val="00B10AD1"/>
    <w:rsid w:val="00B111CD"/>
    <w:rsid w:val="00B122E5"/>
    <w:rsid w:val="00B124C7"/>
    <w:rsid w:val="00B130D0"/>
    <w:rsid w:val="00B16563"/>
    <w:rsid w:val="00B172B2"/>
    <w:rsid w:val="00B17FBD"/>
    <w:rsid w:val="00B214A4"/>
    <w:rsid w:val="00B2180C"/>
    <w:rsid w:val="00B22510"/>
    <w:rsid w:val="00B2367C"/>
    <w:rsid w:val="00B24455"/>
    <w:rsid w:val="00B24A76"/>
    <w:rsid w:val="00B24F86"/>
    <w:rsid w:val="00B274EE"/>
    <w:rsid w:val="00B2757B"/>
    <w:rsid w:val="00B3390A"/>
    <w:rsid w:val="00B33F1A"/>
    <w:rsid w:val="00B34B8F"/>
    <w:rsid w:val="00B376DB"/>
    <w:rsid w:val="00B40131"/>
    <w:rsid w:val="00B411F4"/>
    <w:rsid w:val="00B42908"/>
    <w:rsid w:val="00B508C4"/>
    <w:rsid w:val="00B5123C"/>
    <w:rsid w:val="00B51318"/>
    <w:rsid w:val="00B5222D"/>
    <w:rsid w:val="00B52FC7"/>
    <w:rsid w:val="00B53B35"/>
    <w:rsid w:val="00B54D72"/>
    <w:rsid w:val="00B5525C"/>
    <w:rsid w:val="00B559D6"/>
    <w:rsid w:val="00B60E03"/>
    <w:rsid w:val="00B63134"/>
    <w:rsid w:val="00B64C16"/>
    <w:rsid w:val="00B654CA"/>
    <w:rsid w:val="00B718BD"/>
    <w:rsid w:val="00B7215A"/>
    <w:rsid w:val="00B72A84"/>
    <w:rsid w:val="00B73193"/>
    <w:rsid w:val="00B73DD1"/>
    <w:rsid w:val="00B764EF"/>
    <w:rsid w:val="00B770AC"/>
    <w:rsid w:val="00B77310"/>
    <w:rsid w:val="00B7731B"/>
    <w:rsid w:val="00B8043B"/>
    <w:rsid w:val="00B81FB1"/>
    <w:rsid w:val="00B820D7"/>
    <w:rsid w:val="00B82753"/>
    <w:rsid w:val="00B83EEE"/>
    <w:rsid w:val="00B85FDF"/>
    <w:rsid w:val="00B869E1"/>
    <w:rsid w:val="00B909BD"/>
    <w:rsid w:val="00B90DBA"/>
    <w:rsid w:val="00B94B50"/>
    <w:rsid w:val="00B954F0"/>
    <w:rsid w:val="00B9595B"/>
    <w:rsid w:val="00B96550"/>
    <w:rsid w:val="00B96BD2"/>
    <w:rsid w:val="00BA2B1F"/>
    <w:rsid w:val="00BA534A"/>
    <w:rsid w:val="00BB1638"/>
    <w:rsid w:val="00BB1F5C"/>
    <w:rsid w:val="00BB6A50"/>
    <w:rsid w:val="00BC41C6"/>
    <w:rsid w:val="00BC592D"/>
    <w:rsid w:val="00BC649B"/>
    <w:rsid w:val="00BC6990"/>
    <w:rsid w:val="00BD235C"/>
    <w:rsid w:val="00BD2EA3"/>
    <w:rsid w:val="00BD6594"/>
    <w:rsid w:val="00BD6765"/>
    <w:rsid w:val="00BE1DAA"/>
    <w:rsid w:val="00BE264F"/>
    <w:rsid w:val="00BE3928"/>
    <w:rsid w:val="00BE3D8F"/>
    <w:rsid w:val="00BE3DB0"/>
    <w:rsid w:val="00BE4651"/>
    <w:rsid w:val="00BE5E92"/>
    <w:rsid w:val="00BE63B2"/>
    <w:rsid w:val="00BF1342"/>
    <w:rsid w:val="00BF319A"/>
    <w:rsid w:val="00BF6140"/>
    <w:rsid w:val="00BF7DDE"/>
    <w:rsid w:val="00C0660D"/>
    <w:rsid w:val="00C06AFE"/>
    <w:rsid w:val="00C07DA2"/>
    <w:rsid w:val="00C13CD3"/>
    <w:rsid w:val="00C15682"/>
    <w:rsid w:val="00C162B9"/>
    <w:rsid w:val="00C16390"/>
    <w:rsid w:val="00C16638"/>
    <w:rsid w:val="00C174E4"/>
    <w:rsid w:val="00C205E1"/>
    <w:rsid w:val="00C22BF1"/>
    <w:rsid w:val="00C23C9D"/>
    <w:rsid w:val="00C24383"/>
    <w:rsid w:val="00C25E43"/>
    <w:rsid w:val="00C25E78"/>
    <w:rsid w:val="00C2731C"/>
    <w:rsid w:val="00C27424"/>
    <w:rsid w:val="00C314FE"/>
    <w:rsid w:val="00C31F95"/>
    <w:rsid w:val="00C328F7"/>
    <w:rsid w:val="00C32ED2"/>
    <w:rsid w:val="00C3784E"/>
    <w:rsid w:val="00C40ED4"/>
    <w:rsid w:val="00C414F9"/>
    <w:rsid w:val="00C43B9B"/>
    <w:rsid w:val="00C4508D"/>
    <w:rsid w:val="00C46819"/>
    <w:rsid w:val="00C473AB"/>
    <w:rsid w:val="00C506A5"/>
    <w:rsid w:val="00C51249"/>
    <w:rsid w:val="00C51309"/>
    <w:rsid w:val="00C51AD1"/>
    <w:rsid w:val="00C52B2F"/>
    <w:rsid w:val="00C52EAC"/>
    <w:rsid w:val="00C54CF9"/>
    <w:rsid w:val="00C557B3"/>
    <w:rsid w:val="00C57A51"/>
    <w:rsid w:val="00C6068D"/>
    <w:rsid w:val="00C60A31"/>
    <w:rsid w:val="00C63213"/>
    <w:rsid w:val="00C64405"/>
    <w:rsid w:val="00C66CC6"/>
    <w:rsid w:val="00C67958"/>
    <w:rsid w:val="00C67F42"/>
    <w:rsid w:val="00C7144C"/>
    <w:rsid w:val="00C72AB0"/>
    <w:rsid w:val="00C74455"/>
    <w:rsid w:val="00C745B2"/>
    <w:rsid w:val="00C7580D"/>
    <w:rsid w:val="00C76CBA"/>
    <w:rsid w:val="00C82CE9"/>
    <w:rsid w:val="00C84B14"/>
    <w:rsid w:val="00C8613D"/>
    <w:rsid w:val="00C86E49"/>
    <w:rsid w:val="00C87F09"/>
    <w:rsid w:val="00C90679"/>
    <w:rsid w:val="00C91BF0"/>
    <w:rsid w:val="00C9300A"/>
    <w:rsid w:val="00C94E46"/>
    <w:rsid w:val="00C9706C"/>
    <w:rsid w:val="00C97B53"/>
    <w:rsid w:val="00CA1BB7"/>
    <w:rsid w:val="00CA5210"/>
    <w:rsid w:val="00CA6D2B"/>
    <w:rsid w:val="00CA6ED6"/>
    <w:rsid w:val="00CA78AC"/>
    <w:rsid w:val="00CB1680"/>
    <w:rsid w:val="00CB1819"/>
    <w:rsid w:val="00CB29EA"/>
    <w:rsid w:val="00CB32F3"/>
    <w:rsid w:val="00CB3BDE"/>
    <w:rsid w:val="00CB444B"/>
    <w:rsid w:val="00CC0BD5"/>
    <w:rsid w:val="00CC1293"/>
    <w:rsid w:val="00CC193E"/>
    <w:rsid w:val="00CC24CE"/>
    <w:rsid w:val="00CC3B59"/>
    <w:rsid w:val="00CC6C64"/>
    <w:rsid w:val="00CD0072"/>
    <w:rsid w:val="00CD0759"/>
    <w:rsid w:val="00CD09A1"/>
    <w:rsid w:val="00CD12C8"/>
    <w:rsid w:val="00CD3985"/>
    <w:rsid w:val="00CD62ED"/>
    <w:rsid w:val="00CE5CE9"/>
    <w:rsid w:val="00CF0C4A"/>
    <w:rsid w:val="00CF3A44"/>
    <w:rsid w:val="00CF44FA"/>
    <w:rsid w:val="00CF53E4"/>
    <w:rsid w:val="00D01BD3"/>
    <w:rsid w:val="00D01D6F"/>
    <w:rsid w:val="00D07846"/>
    <w:rsid w:val="00D07F58"/>
    <w:rsid w:val="00D12989"/>
    <w:rsid w:val="00D14F8B"/>
    <w:rsid w:val="00D15872"/>
    <w:rsid w:val="00D15FB7"/>
    <w:rsid w:val="00D20AFE"/>
    <w:rsid w:val="00D22856"/>
    <w:rsid w:val="00D25E9C"/>
    <w:rsid w:val="00D2654F"/>
    <w:rsid w:val="00D31640"/>
    <w:rsid w:val="00D345D9"/>
    <w:rsid w:val="00D40E1E"/>
    <w:rsid w:val="00D40E3F"/>
    <w:rsid w:val="00D459FE"/>
    <w:rsid w:val="00D47C4E"/>
    <w:rsid w:val="00D51729"/>
    <w:rsid w:val="00D529EC"/>
    <w:rsid w:val="00D5345B"/>
    <w:rsid w:val="00D53B7D"/>
    <w:rsid w:val="00D54194"/>
    <w:rsid w:val="00D57D43"/>
    <w:rsid w:val="00D61529"/>
    <w:rsid w:val="00D61D55"/>
    <w:rsid w:val="00D62660"/>
    <w:rsid w:val="00D63771"/>
    <w:rsid w:val="00D63DEB"/>
    <w:rsid w:val="00D70A34"/>
    <w:rsid w:val="00D74AC0"/>
    <w:rsid w:val="00D76362"/>
    <w:rsid w:val="00D764E6"/>
    <w:rsid w:val="00D81BDF"/>
    <w:rsid w:val="00D82827"/>
    <w:rsid w:val="00D85B19"/>
    <w:rsid w:val="00D85D51"/>
    <w:rsid w:val="00D862F9"/>
    <w:rsid w:val="00D8641D"/>
    <w:rsid w:val="00D86AD3"/>
    <w:rsid w:val="00D90C53"/>
    <w:rsid w:val="00D92F1D"/>
    <w:rsid w:val="00D96BC6"/>
    <w:rsid w:val="00D96E4B"/>
    <w:rsid w:val="00DA1030"/>
    <w:rsid w:val="00DA13CA"/>
    <w:rsid w:val="00DA558D"/>
    <w:rsid w:val="00DA6777"/>
    <w:rsid w:val="00DA7466"/>
    <w:rsid w:val="00DB334A"/>
    <w:rsid w:val="00DB34AD"/>
    <w:rsid w:val="00DB42FE"/>
    <w:rsid w:val="00DB58A1"/>
    <w:rsid w:val="00DB6E00"/>
    <w:rsid w:val="00DC06E7"/>
    <w:rsid w:val="00DC1DA8"/>
    <w:rsid w:val="00DC2C13"/>
    <w:rsid w:val="00DC3A6D"/>
    <w:rsid w:val="00DC4603"/>
    <w:rsid w:val="00DC575B"/>
    <w:rsid w:val="00DD07EB"/>
    <w:rsid w:val="00DD31DD"/>
    <w:rsid w:val="00DD5AAD"/>
    <w:rsid w:val="00DD7BC3"/>
    <w:rsid w:val="00DE0932"/>
    <w:rsid w:val="00DE2C93"/>
    <w:rsid w:val="00DE528A"/>
    <w:rsid w:val="00DF22CD"/>
    <w:rsid w:val="00DF2954"/>
    <w:rsid w:val="00DF4396"/>
    <w:rsid w:val="00DF5D22"/>
    <w:rsid w:val="00E02C79"/>
    <w:rsid w:val="00E03785"/>
    <w:rsid w:val="00E03BAF"/>
    <w:rsid w:val="00E05E4E"/>
    <w:rsid w:val="00E06354"/>
    <w:rsid w:val="00E10672"/>
    <w:rsid w:val="00E13B52"/>
    <w:rsid w:val="00E147E4"/>
    <w:rsid w:val="00E14BFC"/>
    <w:rsid w:val="00E14DFD"/>
    <w:rsid w:val="00E20EEF"/>
    <w:rsid w:val="00E21A95"/>
    <w:rsid w:val="00E2285C"/>
    <w:rsid w:val="00E25D15"/>
    <w:rsid w:val="00E26A25"/>
    <w:rsid w:val="00E30BD3"/>
    <w:rsid w:val="00E31324"/>
    <w:rsid w:val="00E327C1"/>
    <w:rsid w:val="00E334D2"/>
    <w:rsid w:val="00E33B19"/>
    <w:rsid w:val="00E34EFC"/>
    <w:rsid w:val="00E41523"/>
    <w:rsid w:val="00E43E4B"/>
    <w:rsid w:val="00E441BE"/>
    <w:rsid w:val="00E45F97"/>
    <w:rsid w:val="00E45FB0"/>
    <w:rsid w:val="00E514BE"/>
    <w:rsid w:val="00E51CBD"/>
    <w:rsid w:val="00E524C4"/>
    <w:rsid w:val="00E52774"/>
    <w:rsid w:val="00E5426D"/>
    <w:rsid w:val="00E550BB"/>
    <w:rsid w:val="00E552AE"/>
    <w:rsid w:val="00E57075"/>
    <w:rsid w:val="00E62538"/>
    <w:rsid w:val="00E62EA7"/>
    <w:rsid w:val="00E631AD"/>
    <w:rsid w:val="00E6488E"/>
    <w:rsid w:val="00E64BC4"/>
    <w:rsid w:val="00E655FB"/>
    <w:rsid w:val="00E658C2"/>
    <w:rsid w:val="00E66789"/>
    <w:rsid w:val="00E67B3B"/>
    <w:rsid w:val="00E67BC8"/>
    <w:rsid w:val="00E70337"/>
    <w:rsid w:val="00E706F2"/>
    <w:rsid w:val="00E7319F"/>
    <w:rsid w:val="00E744B6"/>
    <w:rsid w:val="00E74DF4"/>
    <w:rsid w:val="00E75564"/>
    <w:rsid w:val="00E7750D"/>
    <w:rsid w:val="00E82432"/>
    <w:rsid w:val="00E8329C"/>
    <w:rsid w:val="00E84586"/>
    <w:rsid w:val="00E85759"/>
    <w:rsid w:val="00E8773A"/>
    <w:rsid w:val="00E87759"/>
    <w:rsid w:val="00E917F8"/>
    <w:rsid w:val="00E936FC"/>
    <w:rsid w:val="00E95082"/>
    <w:rsid w:val="00EA0402"/>
    <w:rsid w:val="00EA1888"/>
    <w:rsid w:val="00EA46F0"/>
    <w:rsid w:val="00EA7328"/>
    <w:rsid w:val="00EB0381"/>
    <w:rsid w:val="00EB06EB"/>
    <w:rsid w:val="00EB1BA2"/>
    <w:rsid w:val="00EC0673"/>
    <w:rsid w:val="00EC228F"/>
    <w:rsid w:val="00EC5AD1"/>
    <w:rsid w:val="00EC7326"/>
    <w:rsid w:val="00EC77A0"/>
    <w:rsid w:val="00EC799C"/>
    <w:rsid w:val="00EC7D7A"/>
    <w:rsid w:val="00ED466A"/>
    <w:rsid w:val="00ED546B"/>
    <w:rsid w:val="00ED7F62"/>
    <w:rsid w:val="00EE07CB"/>
    <w:rsid w:val="00EE257A"/>
    <w:rsid w:val="00EE2D97"/>
    <w:rsid w:val="00EE4880"/>
    <w:rsid w:val="00EE77EF"/>
    <w:rsid w:val="00EF296C"/>
    <w:rsid w:val="00EF2BD2"/>
    <w:rsid w:val="00EF3559"/>
    <w:rsid w:val="00EF7607"/>
    <w:rsid w:val="00F00CBA"/>
    <w:rsid w:val="00F00E24"/>
    <w:rsid w:val="00F056EE"/>
    <w:rsid w:val="00F0575A"/>
    <w:rsid w:val="00F0721C"/>
    <w:rsid w:val="00F07E92"/>
    <w:rsid w:val="00F10C26"/>
    <w:rsid w:val="00F11EE8"/>
    <w:rsid w:val="00F13955"/>
    <w:rsid w:val="00F152B0"/>
    <w:rsid w:val="00F16D95"/>
    <w:rsid w:val="00F17FC9"/>
    <w:rsid w:val="00F211CF"/>
    <w:rsid w:val="00F21467"/>
    <w:rsid w:val="00F228BD"/>
    <w:rsid w:val="00F24C78"/>
    <w:rsid w:val="00F2544D"/>
    <w:rsid w:val="00F25644"/>
    <w:rsid w:val="00F32145"/>
    <w:rsid w:val="00F3763E"/>
    <w:rsid w:val="00F401B5"/>
    <w:rsid w:val="00F402FB"/>
    <w:rsid w:val="00F40A9F"/>
    <w:rsid w:val="00F4320D"/>
    <w:rsid w:val="00F437A9"/>
    <w:rsid w:val="00F44692"/>
    <w:rsid w:val="00F44CAF"/>
    <w:rsid w:val="00F4542B"/>
    <w:rsid w:val="00F50AB4"/>
    <w:rsid w:val="00F50D56"/>
    <w:rsid w:val="00F53FE3"/>
    <w:rsid w:val="00F601F3"/>
    <w:rsid w:val="00F63A82"/>
    <w:rsid w:val="00F64E33"/>
    <w:rsid w:val="00F655C9"/>
    <w:rsid w:val="00F66A88"/>
    <w:rsid w:val="00F67F26"/>
    <w:rsid w:val="00F70D45"/>
    <w:rsid w:val="00F71D67"/>
    <w:rsid w:val="00F7326B"/>
    <w:rsid w:val="00F75F71"/>
    <w:rsid w:val="00F762D6"/>
    <w:rsid w:val="00F77645"/>
    <w:rsid w:val="00F80A89"/>
    <w:rsid w:val="00F80BA9"/>
    <w:rsid w:val="00F8144A"/>
    <w:rsid w:val="00F82213"/>
    <w:rsid w:val="00F912D9"/>
    <w:rsid w:val="00F9201F"/>
    <w:rsid w:val="00F93B06"/>
    <w:rsid w:val="00F97211"/>
    <w:rsid w:val="00FA0A4B"/>
    <w:rsid w:val="00FA1F96"/>
    <w:rsid w:val="00FA2F54"/>
    <w:rsid w:val="00FA300C"/>
    <w:rsid w:val="00FB300A"/>
    <w:rsid w:val="00FB34C2"/>
    <w:rsid w:val="00FB7066"/>
    <w:rsid w:val="00FC019D"/>
    <w:rsid w:val="00FC320D"/>
    <w:rsid w:val="00FC567F"/>
    <w:rsid w:val="00FC60D3"/>
    <w:rsid w:val="00FC7338"/>
    <w:rsid w:val="00FD4162"/>
    <w:rsid w:val="00FD5090"/>
    <w:rsid w:val="00FD7EC5"/>
    <w:rsid w:val="00FE10C6"/>
    <w:rsid w:val="00FE1C05"/>
    <w:rsid w:val="00FE26F3"/>
    <w:rsid w:val="00FE4334"/>
    <w:rsid w:val="00FF3A30"/>
    <w:rsid w:val="00FF3FB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67754D"/>
  <w15:chartTrackingRefBased/>
  <w15:docId w15:val="{C4083256-6868-470A-8CD8-D27174624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633"/>
  </w:style>
  <w:style w:type="paragraph" w:styleId="Heading1">
    <w:name w:val="heading 1"/>
    <w:basedOn w:val="Normal"/>
    <w:link w:val="Heading1Char"/>
    <w:uiPriority w:val="9"/>
    <w:qFormat/>
    <w:rsid w:val="00D76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01633"/>
    <w:rPr>
      <w:sz w:val="16"/>
      <w:szCs w:val="16"/>
    </w:rPr>
  </w:style>
  <w:style w:type="paragraph" w:styleId="CommentText">
    <w:name w:val="annotation text"/>
    <w:basedOn w:val="Normal"/>
    <w:link w:val="CommentTextChar"/>
    <w:uiPriority w:val="99"/>
    <w:unhideWhenUsed/>
    <w:rsid w:val="00701633"/>
    <w:pPr>
      <w:spacing w:line="240" w:lineRule="auto"/>
    </w:pPr>
    <w:rPr>
      <w:sz w:val="20"/>
      <w:szCs w:val="20"/>
    </w:rPr>
  </w:style>
  <w:style w:type="character" w:customStyle="1" w:styleId="CommentTextChar">
    <w:name w:val="Comment Text Char"/>
    <w:basedOn w:val="DefaultParagraphFont"/>
    <w:link w:val="CommentText"/>
    <w:uiPriority w:val="99"/>
    <w:rsid w:val="00701633"/>
    <w:rPr>
      <w:sz w:val="20"/>
      <w:szCs w:val="20"/>
    </w:rPr>
  </w:style>
  <w:style w:type="paragraph" w:customStyle="1" w:styleId="BodyA">
    <w:name w:val="Body A"/>
    <w:uiPriority w:val="99"/>
    <w:rsid w:val="00701633"/>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US"/>
    </w:rPr>
  </w:style>
  <w:style w:type="paragraph" w:styleId="FootnoteText">
    <w:name w:val="footnote text"/>
    <w:basedOn w:val="Normal"/>
    <w:link w:val="FootnoteTextChar"/>
    <w:uiPriority w:val="99"/>
    <w:semiHidden/>
    <w:unhideWhenUsed/>
    <w:rsid w:val="00701633"/>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01633"/>
    <w:rPr>
      <w:rFonts w:eastAsiaTheme="minorHAnsi"/>
      <w:sz w:val="20"/>
      <w:szCs w:val="20"/>
      <w:lang w:eastAsia="en-US"/>
    </w:rPr>
  </w:style>
  <w:style w:type="character" w:styleId="FootnoteReference">
    <w:name w:val="footnote reference"/>
    <w:basedOn w:val="DefaultParagraphFont"/>
    <w:uiPriority w:val="99"/>
    <w:semiHidden/>
    <w:unhideWhenUsed/>
    <w:rsid w:val="00701633"/>
    <w:rPr>
      <w:vertAlign w:val="superscript"/>
    </w:rPr>
  </w:style>
  <w:style w:type="paragraph" w:styleId="ListParagraph">
    <w:name w:val="List Paragraph"/>
    <w:basedOn w:val="Normal"/>
    <w:uiPriority w:val="34"/>
    <w:qFormat/>
    <w:rsid w:val="00701633"/>
    <w:pPr>
      <w:ind w:left="720"/>
      <w:contextualSpacing/>
    </w:pPr>
  </w:style>
  <w:style w:type="character" w:styleId="Hyperlink">
    <w:name w:val="Hyperlink"/>
    <w:basedOn w:val="DefaultParagraphFont"/>
    <w:uiPriority w:val="99"/>
    <w:unhideWhenUsed/>
    <w:rsid w:val="00701633"/>
    <w:rPr>
      <w:color w:val="0563C1" w:themeColor="hyperlink"/>
      <w:u w:val="single"/>
    </w:rPr>
  </w:style>
  <w:style w:type="paragraph" w:styleId="Header">
    <w:name w:val="header"/>
    <w:basedOn w:val="Normal"/>
    <w:link w:val="HeaderChar"/>
    <w:uiPriority w:val="99"/>
    <w:unhideWhenUsed/>
    <w:rsid w:val="00701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633"/>
  </w:style>
  <w:style w:type="paragraph" w:styleId="Footer">
    <w:name w:val="footer"/>
    <w:basedOn w:val="Normal"/>
    <w:link w:val="FooterChar"/>
    <w:uiPriority w:val="99"/>
    <w:unhideWhenUsed/>
    <w:rsid w:val="00701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633"/>
  </w:style>
  <w:style w:type="paragraph" w:customStyle="1" w:styleId="EndNoteBibliographyTitle">
    <w:name w:val="EndNote Bibliography Title"/>
    <w:basedOn w:val="Normal"/>
    <w:link w:val="EndNoteBibliographyTitleChar"/>
    <w:rsid w:val="00BD65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6594"/>
    <w:rPr>
      <w:rFonts w:ascii="Calibri" w:hAnsi="Calibri" w:cs="Calibri"/>
      <w:noProof/>
    </w:rPr>
  </w:style>
  <w:style w:type="paragraph" w:customStyle="1" w:styleId="EndNoteBibliography">
    <w:name w:val="EndNote Bibliography"/>
    <w:basedOn w:val="Normal"/>
    <w:link w:val="EndNoteBibliographyChar"/>
    <w:rsid w:val="00BD65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6594"/>
    <w:rPr>
      <w:rFonts w:ascii="Calibri" w:hAnsi="Calibri" w:cs="Calibri"/>
      <w:noProof/>
    </w:rPr>
  </w:style>
  <w:style w:type="character" w:styleId="UnresolvedMention">
    <w:name w:val="Unresolved Mention"/>
    <w:basedOn w:val="DefaultParagraphFont"/>
    <w:uiPriority w:val="99"/>
    <w:semiHidden/>
    <w:unhideWhenUsed/>
    <w:rsid w:val="00BD6594"/>
    <w:rPr>
      <w:color w:val="605E5C"/>
      <w:shd w:val="clear" w:color="auto" w:fill="E1DFDD"/>
    </w:rPr>
  </w:style>
  <w:style w:type="character" w:styleId="FollowedHyperlink">
    <w:name w:val="FollowedHyperlink"/>
    <w:basedOn w:val="DefaultParagraphFont"/>
    <w:uiPriority w:val="99"/>
    <w:semiHidden/>
    <w:unhideWhenUsed/>
    <w:rsid w:val="004E3A13"/>
    <w:rPr>
      <w:color w:val="954F72" w:themeColor="followedHyperlink"/>
      <w:u w:val="single"/>
    </w:rPr>
  </w:style>
  <w:style w:type="character" w:styleId="PlaceholderText">
    <w:name w:val="Placeholder Text"/>
    <w:basedOn w:val="DefaultParagraphFont"/>
    <w:uiPriority w:val="99"/>
    <w:semiHidden/>
    <w:rsid w:val="00096178"/>
    <w:rPr>
      <w:color w:val="808080"/>
    </w:rPr>
  </w:style>
  <w:style w:type="paragraph" w:styleId="CommentSubject">
    <w:name w:val="annotation subject"/>
    <w:basedOn w:val="CommentText"/>
    <w:next w:val="CommentText"/>
    <w:link w:val="CommentSubjectChar"/>
    <w:uiPriority w:val="99"/>
    <w:semiHidden/>
    <w:unhideWhenUsed/>
    <w:rsid w:val="00864A7A"/>
    <w:rPr>
      <w:b/>
      <w:bCs/>
    </w:rPr>
  </w:style>
  <w:style w:type="character" w:customStyle="1" w:styleId="CommentSubjectChar">
    <w:name w:val="Comment Subject Char"/>
    <w:basedOn w:val="CommentTextChar"/>
    <w:link w:val="CommentSubject"/>
    <w:uiPriority w:val="99"/>
    <w:semiHidden/>
    <w:rsid w:val="00864A7A"/>
    <w:rPr>
      <w:b/>
      <w:bCs/>
      <w:sz w:val="20"/>
      <w:szCs w:val="20"/>
    </w:rPr>
  </w:style>
  <w:style w:type="character" w:customStyle="1" w:styleId="Heading1Char">
    <w:name w:val="Heading 1 Char"/>
    <w:basedOn w:val="DefaultParagraphFont"/>
    <w:link w:val="Heading1"/>
    <w:uiPriority w:val="9"/>
    <w:rsid w:val="00D764E6"/>
    <w:rPr>
      <w:rFonts w:ascii="Times New Roman" w:eastAsia="Times New Roman" w:hAnsi="Times New Roman" w:cs="Times New Roman"/>
      <w:b/>
      <w:bCs/>
      <w:kern w:val="36"/>
      <w:sz w:val="48"/>
      <w:szCs w:val="48"/>
      <w:lang w:eastAsia="en-US"/>
    </w:rPr>
  </w:style>
  <w:style w:type="paragraph" w:customStyle="1" w:styleId="msonormal0">
    <w:name w:val="msonormal"/>
    <w:basedOn w:val="Normal"/>
    <w:uiPriority w:val="99"/>
    <w:semiHidden/>
    <w:rsid w:val="00D764E6"/>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764E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76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64E6"/>
    <w:rPr>
      <w:rFonts w:ascii="Segoe UI" w:hAnsi="Segoe UI" w:cs="Segoe UI"/>
      <w:sz w:val="18"/>
      <w:szCs w:val="18"/>
    </w:rPr>
  </w:style>
  <w:style w:type="paragraph" w:styleId="Revision">
    <w:name w:val="Revision"/>
    <w:uiPriority w:val="99"/>
    <w:semiHidden/>
    <w:rsid w:val="00D764E6"/>
    <w:pPr>
      <w:spacing w:after="0" w:line="240" w:lineRule="auto"/>
    </w:pPr>
  </w:style>
  <w:style w:type="paragraph" w:customStyle="1" w:styleId="ql-indent-1">
    <w:name w:val="ql-indent-1"/>
    <w:basedOn w:val="Normal"/>
    <w:uiPriority w:val="99"/>
    <w:semiHidden/>
    <w:rsid w:val="00D764E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uth">
    <w:name w:val="cit-auth"/>
    <w:basedOn w:val="DefaultParagraphFont"/>
    <w:rsid w:val="00D764E6"/>
  </w:style>
  <w:style w:type="character" w:customStyle="1" w:styleId="cit-name-surname">
    <w:name w:val="cit-name-surname"/>
    <w:basedOn w:val="DefaultParagraphFont"/>
    <w:rsid w:val="00D764E6"/>
  </w:style>
  <w:style w:type="character" w:customStyle="1" w:styleId="cit-name-given-names">
    <w:name w:val="cit-name-given-names"/>
    <w:basedOn w:val="DefaultParagraphFont"/>
    <w:rsid w:val="00D764E6"/>
  </w:style>
  <w:style w:type="character" w:customStyle="1" w:styleId="cit-etal">
    <w:name w:val="cit-etal"/>
    <w:basedOn w:val="DefaultParagraphFont"/>
    <w:rsid w:val="00D764E6"/>
  </w:style>
  <w:style w:type="character" w:customStyle="1" w:styleId="cit-article-title">
    <w:name w:val="cit-article-title"/>
    <w:basedOn w:val="DefaultParagraphFont"/>
    <w:rsid w:val="00D764E6"/>
  </w:style>
  <w:style w:type="character" w:customStyle="1" w:styleId="cit-pub-date">
    <w:name w:val="cit-pub-date"/>
    <w:basedOn w:val="DefaultParagraphFont"/>
    <w:rsid w:val="00D764E6"/>
  </w:style>
  <w:style w:type="character" w:customStyle="1" w:styleId="cit-vol">
    <w:name w:val="cit-vol"/>
    <w:basedOn w:val="DefaultParagraphFont"/>
    <w:rsid w:val="00D764E6"/>
  </w:style>
  <w:style w:type="character" w:customStyle="1" w:styleId="cit-fpage">
    <w:name w:val="cit-fpage"/>
    <w:basedOn w:val="DefaultParagraphFont"/>
    <w:rsid w:val="00D764E6"/>
  </w:style>
  <w:style w:type="character" w:customStyle="1" w:styleId="cit-lpage">
    <w:name w:val="cit-lpage"/>
    <w:basedOn w:val="DefaultParagraphFont"/>
    <w:rsid w:val="00D764E6"/>
  </w:style>
  <w:style w:type="character" w:customStyle="1" w:styleId="wi-fullname">
    <w:name w:val="wi-fullname"/>
    <w:basedOn w:val="DefaultParagraphFont"/>
    <w:rsid w:val="00D764E6"/>
  </w:style>
  <w:style w:type="character" w:customStyle="1" w:styleId="al-author-delim">
    <w:name w:val="al-author-delim"/>
    <w:basedOn w:val="DefaultParagraphFont"/>
    <w:rsid w:val="00D764E6"/>
  </w:style>
  <w:style w:type="character" w:customStyle="1" w:styleId="Subtitle1">
    <w:name w:val="Subtitle1"/>
    <w:basedOn w:val="DefaultParagraphFont"/>
    <w:rsid w:val="00D764E6"/>
  </w:style>
  <w:style w:type="table" w:styleId="TableGrid">
    <w:name w:val="Table Grid"/>
    <w:basedOn w:val="TableNormal"/>
    <w:uiPriority w:val="39"/>
    <w:rsid w:val="00D764E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262333">
      <w:bodyDiv w:val="1"/>
      <w:marLeft w:val="0"/>
      <w:marRight w:val="0"/>
      <w:marTop w:val="0"/>
      <w:marBottom w:val="0"/>
      <w:divBdr>
        <w:top w:val="none" w:sz="0" w:space="0" w:color="auto"/>
        <w:left w:val="none" w:sz="0" w:space="0" w:color="auto"/>
        <w:bottom w:val="none" w:sz="0" w:space="0" w:color="auto"/>
        <w:right w:val="none" w:sz="0" w:space="0" w:color="auto"/>
      </w:divBdr>
    </w:div>
    <w:div w:id="460268554">
      <w:bodyDiv w:val="1"/>
      <w:marLeft w:val="0"/>
      <w:marRight w:val="0"/>
      <w:marTop w:val="0"/>
      <w:marBottom w:val="0"/>
      <w:divBdr>
        <w:top w:val="none" w:sz="0" w:space="0" w:color="auto"/>
        <w:left w:val="none" w:sz="0" w:space="0" w:color="auto"/>
        <w:bottom w:val="none" w:sz="0" w:space="0" w:color="auto"/>
        <w:right w:val="none" w:sz="0" w:space="0" w:color="auto"/>
      </w:divBdr>
    </w:div>
    <w:div w:id="611127448">
      <w:bodyDiv w:val="1"/>
      <w:marLeft w:val="0"/>
      <w:marRight w:val="0"/>
      <w:marTop w:val="0"/>
      <w:marBottom w:val="0"/>
      <w:divBdr>
        <w:top w:val="none" w:sz="0" w:space="0" w:color="auto"/>
        <w:left w:val="none" w:sz="0" w:space="0" w:color="auto"/>
        <w:bottom w:val="none" w:sz="0" w:space="0" w:color="auto"/>
        <w:right w:val="none" w:sz="0" w:space="0" w:color="auto"/>
      </w:divBdr>
    </w:div>
    <w:div w:id="1059086218">
      <w:bodyDiv w:val="1"/>
      <w:marLeft w:val="0"/>
      <w:marRight w:val="0"/>
      <w:marTop w:val="0"/>
      <w:marBottom w:val="0"/>
      <w:divBdr>
        <w:top w:val="none" w:sz="0" w:space="0" w:color="auto"/>
        <w:left w:val="none" w:sz="0" w:space="0" w:color="auto"/>
        <w:bottom w:val="none" w:sz="0" w:space="0" w:color="auto"/>
        <w:right w:val="none" w:sz="0" w:space="0" w:color="auto"/>
      </w:divBdr>
    </w:div>
    <w:div w:id="1521236592">
      <w:bodyDiv w:val="1"/>
      <w:marLeft w:val="0"/>
      <w:marRight w:val="0"/>
      <w:marTop w:val="0"/>
      <w:marBottom w:val="0"/>
      <w:divBdr>
        <w:top w:val="none" w:sz="0" w:space="0" w:color="auto"/>
        <w:left w:val="none" w:sz="0" w:space="0" w:color="auto"/>
        <w:bottom w:val="none" w:sz="0" w:space="0" w:color="auto"/>
        <w:right w:val="none" w:sz="0" w:space="0" w:color="auto"/>
      </w:divBdr>
    </w:div>
    <w:div w:id="1569144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n.cdc.gov/nchs/nhanes/continuousnhanes/default.aspx?cycle=2017-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EF41E-AC5E-49C9-A990-8EB7C8B82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1332</Words>
  <Characters>759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9</CharactersWithSpaces>
  <SharedDoc>false</SharedDoc>
  <HLinks>
    <vt:vector size="12" baseType="variant">
      <vt:variant>
        <vt:i4>6422575</vt:i4>
      </vt:variant>
      <vt:variant>
        <vt:i4>24</vt:i4>
      </vt:variant>
      <vt:variant>
        <vt:i4>0</vt:i4>
      </vt:variant>
      <vt:variant>
        <vt:i4>5</vt:i4>
      </vt:variant>
      <vt:variant>
        <vt:lpwstr>https://wwwn.cdc.gov/nchs/nhanes/continuousnhanes/default.aspx?cycle=2017-2020</vt:lpwstr>
      </vt:variant>
      <vt:variant>
        <vt:lpwstr/>
      </vt:variant>
      <vt:variant>
        <vt:i4>4587613</vt:i4>
      </vt:variant>
      <vt:variant>
        <vt:i4>21</vt:i4>
      </vt:variant>
      <vt:variant>
        <vt:i4>0</vt:i4>
      </vt:variant>
      <vt:variant>
        <vt:i4>5</vt:i4>
      </vt:variant>
      <vt:variant>
        <vt:lpwstr>https://meps.ahrq.gov/about_meps/Price_Index.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 Heesoo (CDC/DDID/NCEZID/DGMQ)</dc:creator>
  <cp:keywords/>
  <dc:description/>
  <cp:lastModifiedBy>Joo, Heesoo (CDC/DDID/NCEZID/DGMQ)</cp:lastModifiedBy>
  <cp:revision>7</cp:revision>
  <dcterms:created xsi:type="dcterms:W3CDTF">2023-04-28T16:12:00Z</dcterms:created>
  <dcterms:modified xsi:type="dcterms:W3CDTF">2023-04-2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9-30T18:53:4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f0c20ee-d553-4e1b-9420-bf8c759268b5</vt:lpwstr>
  </property>
  <property fmtid="{D5CDD505-2E9C-101B-9397-08002B2CF9AE}" pid="8" name="MSIP_Label_7b94a7b8-f06c-4dfe-bdcc-9b548fd58c31_ContentBits">
    <vt:lpwstr>0</vt:lpwstr>
  </property>
</Properties>
</file>